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874643219"/>
        <w:docPartObj>
          <w:docPartGallery w:val="Cover Pages"/>
          <w:docPartUnique/>
        </w:docPartObj>
      </w:sdtPr>
      <w:sdtEndPr>
        <w:rPr>
          <w:noProof/>
        </w:rPr>
      </w:sdtEndPr>
      <w:sdtContent>
        <w:p w14:paraId="6FEDBACB" w14:textId="1DF76B5B" w:rsidR="005151D3" w:rsidRDefault="005151D3">
          <w:r>
            <w:rPr>
              <w:noProof/>
            </w:rPr>
            <mc:AlternateContent>
              <mc:Choice Requires="wpg">
                <w:drawing>
                  <wp:anchor distT="0" distB="0" distL="114300" distR="114300" simplePos="0" relativeHeight="251658240" behindDoc="0" locked="0" layoutInCell="1" allowOverlap="1" wp14:anchorId="112EFA84" wp14:editId="751D1187">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642B3A" w:rsidRDefault="00895944">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298D1020" w:rsidR="00642B3A" w:rsidRDefault="00642B3A">
                                      <w:pPr>
                                        <w:pStyle w:val="NoSpacing"/>
                                        <w:spacing w:line="360" w:lineRule="auto"/>
                                        <w:rPr>
                                          <w:color w:val="FFFFFF" w:themeColor="background1"/>
                                        </w:rPr>
                                      </w:pPr>
                                      <w:r>
                                        <w:rPr>
                                          <w:color w:val="FFFFFF" w:themeColor="background1"/>
                                        </w:rPr>
                                        <w:t>Rhys Gilmartin,                                                 Leigh McGuinness,                   Stephen Meehan,                                       Abdul Rahman Saif al Adhubi</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EndPr/>
                                  <w:sdtContent>
                                    <w:p w14:paraId="7D8BAE97" w14:textId="77777777" w:rsidR="00642B3A" w:rsidRDefault="00642B3A">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EndPr/>
                                  <w:sdtContent>
                                    <w:p w14:paraId="72B5C273" w14:textId="4F5231D7" w:rsidR="00642B3A" w:rsidRDefault="00895944">
                                      <w:pPr>
                                        <w:pStyle w:val="NoSpacing"/>
                                        <w:spacing w:line="360" w:lineRule="auto"/>
                                        <w:rPr>
                                          <w:color w:val="FFFFFF" w:themeColor="background1"/>
                                        </w:rPr>
                                      </w:pPr>
                                      <w:r>
                                        <w:rPr>
                                          <w:color w:val="FFFFFF" w:themeColor="background1"/>
                                        </w:rPr>
                                        <w:t>3/25/2021</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w14:anchorId="112EFA84" id="Group 453" o:spid="_x0000_s1026" style="position:absolute;margin-left:193.95pt;margin-top:0;width:245.15pt;height:11in;z-index:251658240;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" fillcolor="#a8d08d [1945]" stroked="f" strokecolor="white" strokeweight="1pt">
                      <v:fill r:id="rId8"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642B3A" w:rsidRDefault="00895944">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298D1020" w:rsidR="00642B3A" w:rsidRDefault="00642B3A">
                                <w:pPr>
                                  <w:pStyle w:val="NoSpacing"/>
                                  <w:spacing w:line="360" w:lineRule="auto"/>
                                  <w:rPr>
                                    <w:color w:val="FFFFFF" w:themeColor="background1"/>
                                  </w:rPr>
                                </w:pPr>
                                <w:r>
                                  <w:rPr>
                                    <w:color w:val="FFFFFF" w:themeColor="background1"/>
                                  </w:rPr>
                                  <w:t>Rhys Gilmartin,                                                 Leigh McGuinness,                   Stephen Meehan,                                       Abdul Rahman Saif al Adhubi</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EndPr/>
                            <w:sdtContent>
                              <w:p w14:paraId="7D8BAE97" w14:textId="77777777" w:rsidR="00642B3A" w:rsidRDefault="00642B3A">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dataBinding w:prefixMappings="xmlns:ns0='http://schemas.microsoft.com/office/2006/coverPageProps'" w:xpath="/ns0:CoverPageProperties[1]/ns0:PublishDate[1]" w:storeItemID="{55AF091B-3C7A-41E3-B477-F2FDAA23CFDA}"/>
                              <w:date w:fullDate="2021-03-25T00:00:00Z">
                                <w:dateFormat w:val="M/d/yyyy"/>
                                <w:lid w:val="en-US"/>
                                <w:storeMappedDataAs w:val="dateTime"/>
                                <w:calendar w:val="gregorian"/>
                              </w:date>
                            </w:sdtPr>
                            <w:sdtEndPr/>
                            <w:sdtContent>
                              <w:p w14:paraId="72B5C273" w14:textId="4F5231D7" w:rsidR="00642B3A" w:rsidRDefault="00895944">
                                <w:pPr>
                                  <w:pStyle w:val="NoSpacing"/>
                                  <w:spacing w:line="360" w:lineRule="auto"/>
                                  <w:rPr>
                                    <w:color w:val="FFFFFF" w:themeColor="background1"/>
                                  </w:rPr>
                                </w:pPr>
                                <w:r>
                                  <w:rPr>
                                    <w:color w:val="FFFFFF" w:themeColor="background1"/>
                                  </w:rPr>
                                  <w:t>3/25/2021</w:t>
                                </w:r>
                              </w:p>
                            </w:sdtContent>
                          </w:sdt>
                        </w:txbxContent>
                      </v:textbox>
                    </v:rect>
                    <w10:wrap anchorx="page" anchory="page"/>
                  </v:group>
                </w:pict>
              </mc:Fallback>
            </mc:AlternateContent>
          </w:r>
          <w:r>
            <w:rPr>
              <w:noProof/>
            </w:rPr>
            <mc:AlternateContent>
              <mc:Choice Requires="wps">
                <w:drawing>
                  <wp:anchor distT="0" distB="0" distL="114300" distR="114300" simplePos="0" relativeHeight="251658241" behindDoc="0" locked="0" layoutInCell="0" allowOverlap="1" wp14:anchorId="78FF7962" wp14:editId="6DC9CC8B">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15240" b="14605"/>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accent2">
                                <a:lumMod val="60000"/>
                                <a:lumOff val="40000"/>
                              </a:schemeClr>
                            </a:solidFill>
                            <a:ln w="3175">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371B4630" w:rsidR="00642B3A" w:rsidRDefault="00642B3A">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78FF7962" id="Rectangle 16" o:spid="_x0000_s1031" style="position:absolute;margin-left:0;margin-top:0;width:548.85pt;height:50.4pt;z-index:251658241;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" o:allowincell="f" fillcolor="#f4b083 [1941]" strokecolor="black [3213]" strokeweight=".2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371B4630" w:rsidR="00642B3A" w:rsidRDefault="00642B3A">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page" anchory="page"/>
                  </v:rect>
                </w:pict>
              </mc:Fallback>
            </mc:AlternateContent>
          </w:r>
        </w:p>
        <w:p w14:paraId="63CF7D19" w14:textId="2C57A95C" w:rsidR="005151D3" w:rsidRDefault="005151D3">
          <w:pPr>
            <w:rPr>
              <w:rFonts w:asciiTheme="minorHAnsi" w:eastAsiaTheme="minorEastAsia" w:hAnsiTheme="minorHAnsi"/>
              <w:noProof/>
            </w:rPr>
          </w:pPr>
          <w:r>
            <w:rPr>
              <w:noProof/>
            </w:rPr>
            <mc:AlternateContent>
              <mc:Choice Requires="wps">
                <w:drawing>
                  <wp:anchor distT="0" distB="0" distL="114300" distR="114300" simplePos="0" relativeHeight="251658242" behindDoc="0" locked="0" layoutInCell="1" allowOverlap="1" wp14:anchorId="61C831FE" wp14:editId="0F51330D">
                    <wp:simplePos x="0" y="0"/>
                    <wp:positionH relativeFrom="column">
                      <wp:posOffset>1455420</wp:posOffset>
                    </wp:positionH>
                    <wp:positionV relativeFrom="paragraph">
                      <wp:posOffset>2888615</wp:posOffset>
                    </wp:positionV>
                    <wp:extent cx="5143500" cy="4587766"/>
                    <wp:effectExtent l="0" t="0" r="0" b="3810"/>
                    <wp:wrapNone/>
                    <wp:docPr id="450" name="Text Box 450"/>
                    <wp:cNvGraphicFramePr/>
                    <a:graphic xmlns:a="http://schemas.openxmlformats.org/drawingml/2006/main">
                      <a:graphicData uri="http://schemas.microsoft.com/office/word/2010/wordprocessingShape">
                        <wps:wsp>
                          <wps:cNvSpPr txBox="1"/>
                          <wps:spPr>
                            <a:xfrm>
                              <a:off x="0" y="0"/>
                              <a:ext cx="5143500" cy="4587766"/>
                            </a:xfrm>
                            <a:prstGeom prst="rect">
                              <a:avLst/>
                            </a:prstGeom>
                            <a:solidFill>
                              <a:schemeClr val="lt1"/>
                            </a:solidFill>
                            <a:ln w="6350">
                              <a:noFill/>
                            </a:ln>
                          </wps:spPr>
                          <wps:txbx>
                            <w:txbxContent>
                              <w:p w14:paraId="2FE65FD5" w14:textId="3A08F0E2" w:rsidR="00642B3A" w:rsidRDefault="00642B3A">
                                <w:r>
                                  <w:rPr>
                                    <w:noProof/>
                                  </w:rPr>
                                  <w:drawing>
                                    <wp:inline distT="0" distB="0" distL="0" distR="0" wp14:anchorId="040DEC5E" wp14:editId="64CAAC3D">
                                      <wp:extent cx="4972050" cy="4582160"/>
                                      <wp:effectExtent l="0" t="0" r="0" b="8890"/>
                                      <wp:docPr id="448" name="Picture 448"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2345" cy="4582432"/>
                                              </a:xfrm>
                                              <a:prstGeom prst="rect">
                                                <a:avLst/>
                                              </a:prstGeom>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114.6pt;margin-top:227.45pt;width:405pt;height:361.2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" fillcolor="white [3201]" stroked="f" strokeweight=".5pt">
                    <v:textbox>
                      <w:txbxContent>
                        <w:p w14:paraId="2FE65FD5" w14:textId="3A08F0E2" w:rsidR="00642B3A" w:rsidRDefault="00642B3A">
                          <w:r>
                            <w:rPr>
                              <w:noProof/>
                            </w:rPr>
                            <w:drawing>
                              <wp:inline distT="0" distB="0" distL="0" distR="0" wp14:anchorId="040DEC5E" wp14:editId="64CAAC3D">
                                <wp:extent cx="4972050" cy="4582160"/>
                                <wp:effectExtent l="0" t="0" r="0" b="8890"/>
                                <wp:docPr id="448" name="Picture 448"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72345" cy="4582432"/>
                                        </a:xfrm>
                                        <a:prstGeom prst="rect">
                                          <a:avLst/>
                                        </a:prstGeom>
                                        <a:ln>
                                          <a:noFill/>
                                        </a:ln>
                                      </pic:spPr>
                                    </pic:pic>
                                  </a:graphicData>
                                </a:graphic>
                              </wp:inline>
                            </w:drawing>
                          </w:r>
                        </w:p>
                      </w:txbxContent>
                    </v:textbox>
                  </v:shape>
                </w:pict>
              </mc:Fallback>
            </mc:AlternateContent>
          </w:r>
          <w:r>
            <w:rPr>
              <w:noProof/>
            </w:rPr>
            <w:br w:type="page"/>
          </w:r>
        </w:p>
      </w:sdtContent>
    </w:sdt>
    <w:p w14:paraId="244B997D" w14:textId="1C8FFBF7" w:rsidR="002B4AD7" w:rsidRDefault="00283A09" w:rsidP="006D121A">
      <w:pPr>
        <w:pStyle w:val="NoSpacing"/>
        <w:spacing w:after="100" w:afterAutospacing="1"/>
        <w:rPr>
          <w:szCs w:val="28"/>
        </w:rPr>
      </w:pPr>
      <w:bookmarkStart w:id="0" w:name="_Toc66478020"/>
      <w:bookmarkStart w:id="1" w:name="_Toc15842090"/>
      <w:r>
        <w:rPr>
          <w:szCs w:val="28"/>
        </w:rPr>
        <w:lastRenderedPageBreak/>
        <w:t>TABLE OF CONTENTS</w:t>
      </w:r>
      <w:bookmarkEnd w:id="0"/>
    </w:p>
    <w:p w14:paraId="45FC504C" w14:textId="6CAEA3BC" w:rsidR="00D140EA" w:rsidRPr="00D140EA" w:rsidRDefault="00B77636" w:rsidP="00D140EA">
      <w:pPr>
        <w:pStyle w:val="TOC1"/>
        <w:tabs>
          <w:tab w:val="left" w:pos="440"/>
          <w:tab w:val="right" w:leader="dot" w:pos="10502"/>
        </w:tabs>
        <w:rPr>
          <w:noProof/>
        </w:rPr>
      </w:pPr>
      <w:hyperlink w:anchor="_TABLE_OF_FIGURES" w:history="1">
        <w:r w:rsidR="00D140EA">
          <w:rPr>
            <w:rStyle w:val="Hyperlink"/>
            <w:noProof/>
          </w:rPr>
          <w:t>TABLE OF FIGURES</w:t>
        </w:r>
        <w:r w:rsidR="00D140EA">
          <w:rPr>
            <w:noProof/>
            <w:webHidden/>
          </w:rPr>
          <w:tab/>
        </w:r>
        <w:r w:rsidR="00D140EA">
          <w:rPr>
            <w:noProof/>
            <w:webHidden/>
          </w:rPr>
          <w:fldChar w:fldCharType="begin"/>
        </w:r>
        <w:r w:rsidR="00D140EA">
          <w:rPr>
            <w:noProof/>
            <w:webHidden/>
          </w:rPr>
          <w:instrText xml:space="preserve"> PAGEREF _Toc15842099 \h </w:instrText>
        </w:r>
        <w:r w:rsidR="00D140EA">
          <w:rPr>
            <w:noProof/>
            <w:webHidden/>
          </w:rPr>
        </w:r>
        <w:r w:rsidR="00D140EA">
          <w:rPr>
            <w:noProof/>
            <w:webHidden/>
          </w:rPr>
          <w:fldChar w:fldCharType="separate"/>
        </w:r>
        <w:r w:rsidR="00D140EA">
          <w:rPr>
            <w:noProof/>
            <w:webHidden/>
          </w:rPr>
          <w:t>6</w:t>
        </w:r>
        <w:r w:rsidR="00D140EA">
          <w:rPr>
            <w:noProof/>
            <w:webHidden/>
          </w:rPr>
          <w:fldChar w:fldCharType="end"/>
        </w:r>
      </w:hyperlink>
    </w:p>
    <w:p w14:paraId="21324D56" w14:textId="137AC385" w:rsidR="00B66F1E" w:rsidRDefault="00B77636" w:rsidP="00B66F1E">
      <w:pPr>
        <w:pStyle w:val="TOC1"/>
        <w:tabs>
          <w:tab w:val="right" w:leader="dot" w:pos="10502"/>
        </w:tabs>
        <w:rPr>
          <w:noProof/>
        </w:rPr>
      </w:pPr>
      <w:hyperlink w:anchor="_LINKS_TO_GITHUB_1" w:history="1">
        <w:r w:rsidR="00EC7C16">
          <w:rPr>
            <w:rStyle w:val="Hyperlink"/>
            <w:noProof/>
          </w:rPr>
          <w:t xml:space="preserve">LINKS </w:t>
        </w:r>
        <w:r w:rsidR="00A56250">
          <w:rPr>
            <w:rStyle w:val="Hyperlink"/>
            <w:noProof/>
          </w:rPr>
          <w:t xml:space="preserve">TO </w:t>
        </w:r>
        <w:r w:rsidR="00CE7222">
          <w:rPr>
            <w:rStyle w:val="Hyperlink"/>
            <w:noProof/>
          </w:rPr>
          <w:t>GIT</w:t>
        </w:r>
        <w:r w:rsidR="00816EA3">
          <w:rPr>
            <w:rStyle w:val="Hyperlink"/>
            <w:noProof/>
          </w:rPr>
          <w:t>HU</w:t>
        </w:r>
        <w:r w:rsidR="00CE7222">
          <w:rPr>
            <w:rStyle w:val="Hyperlink"/>
            <w:noProof/>
          </w:rPr>
          <w:t>B &amp; TRELLO</w:t>
        </w:r>
        <w:r w:rsidR="00B66F1E">
          <w:rPr>
            <w:noProof/>
            <w:webHidden/>
          </w:rPr>
          <w:tab/>
        </w:r>
        <w:r w:rsidR="00567B9C">
          <w:rPr>
            <w:noProof/>
            <w:webHidden/>
          </w:rPr>
          <w:t>2</w:t>
        </w:r>
      </w:hyperlink>
    </w:p>
    <w:p w14:paraId="7E9BBC6E" w14:textId="4103F08A" w:rsidR="00816EA3" w:rsidRDefault="00B77636" w:rsidP="00F63D9F">
      <w:pPr>
        <w:pStyle w:val="TOC1"/>
        <w:tabs>
          <w:tab w:val="right" w:leader="dot" w:pos="10502"/>
        </w:tabs>
        <w:rPr>
          <w:noProof/>
        </w:rPr>
      </w:pPr>
      <w:hyperlink w:anchor="_LINK_TO_RESERCH" w:history="1">
        <w:r w:rsidR="00816EA3">
          <w:rPr>
            <w:rStyle w:val="Hyperlink"/>
            <w:noProof/>
          </w:rPr>
          <w:t>LINK TO RESEARCH DATA</w:t>
        </w:r>
        <w:r w:rsidR="00816EA3">
          <w:rPr>
            <w:noProof/>
            <w:webHidden/>
          </w:rPr>
          <w:tab/>
        </w:r>
        <w:r w:rsidR="00816EA3">
          <w:rPr>
            <w:noProof/>
            <w:webHidden/>
          </w:rPr>
          <w:fldChar w:fldCharType="begin"/>
        </w:r>
        <w:r w:rsidR="00816EA3">
          <w:rPr>
            <w:noProof/>
            <w:webHidden/>
          </w:rPr>
          <w:instrText xml:space="preserve"> PAGEREF _Toc15842089 \h </w:instrText>
        </w:r>
        <w:r w:rsidR="00816EA3">
          <w:rPr>
            <w:noProof/>
            <w:webHidden/>
          </w:rPr>
        </w:r>
        <w:r w:rsidR="00816EA3">
          <w:rPr>
            <w:noProof/>
            <w:webHidden/>
          </w:rPr>
          <w:fldChar w:fldCharType="separate"/>
        </w:r>
        <w:r w:rsidR="00816EA3">
          <w:rPr>
            <w:noProof/>
            <w:webHidden/>
          </w:rPr>
          <w:t>2</w:t>
        </w:r>
        <w:r w:rsidR="00816EA3">
          <w:rPr>
            <w:noProof/>
            <w:webHidden/>
          </w:rPr>
          <w:fldChar w:fldCharType="end"/>
        </w:r>
      </w:hyperlink>
    </w:p>
    <w:p w14:paraId="1D7EBA7B" w14:textId="30BE6A32" w:rsidR="001A53A3" w:rsidRDefault="00B77636" w:rsidP="00B66F1E">
      <w:pPr>
        <w:pStyle w:val="TOC1"/>
        <w:tabs>
          <w:tab w:val="right" w:leader="dot" w:pos="10502"/>
        </w:tabs>
      </w:pPr>
      <w:hyperlink w:anchor="_OUTLINE_OF_THE" w:history="1">
        <w:r w:rsidR="00725C39">
          <w:rPr>
            <w:rStyle w:val="Hyperlink"/>
            <w:noProof/>
          </w:rPr>
          <w:t>OUTLINE OF THE PROBLEM</w:t>
        </w:r>
        <w:r w:rsidR="00725C39">
          <w:rPr>
            <w:noProof/>
            <w:webHidden/>
          </w:rPr>
          <w:tab/>
          <w:t>3</w:t>
        </w:r>
      </w:hyperlink>
    </w:p>
    <w:p w14:paraId="295CCE04" w14:textId="7D34520C" w:rsidR="001A53A3" w:rsidRDefault="00B77636" w:rsidP="00B66F1E">
      <w:pPr>
        <w:pStyle w:val="TOC1"/>
        <w:tabs>
          <w:tab w:val="right" w:leader="dot" w:pos="10502"/>
        </w:tabs>
      </w:pPr>
      <w:hyperlink w:anchor="_SUMMARY_OF_PROBLEM" w:history="1">
        <w:r w:rsidR="001A53A3" w:rsidRPr="002D1B0C">
          <w:rPr>
            <w:rStyle w:val="Hyperlink"/>
            <w:noProof/>
          </w:rPr>
          <w:t>SUMMARY OF PROBLEM SOLUTIONS</w:t>
        </w:r>
      </w:hyperlink>
      <w:r w:rsidR="001A53A3">
        <w:rPr>
          <w:noProof/>
          <w:webHidden/>
        </w:rPr>
        <w:tab/>
        <w:t>3</w:t>
      </w:r>
    </w:p>
    <w:p w14:paraId="26D23E63" w14:textId="183E5BBA" w:rsidR="001A53A3" w:rsidRDefault="00B77636" w:rsidP="001A53A3">
      <w:pPr>
        <w:pStyle w:val="TOC1"/>
        <w:tabs>
          <w:tab w:val="right" w:leader="dot" w:pos="10502"/>
        </w:tabs>
        <w:rPr>
          <w:noProof/>
        </w:rPr>
      </w:pPr>
      <w:hyperlink w:anchor="_REQUIREMENTS" w:history="1">
        <w:r w:rsidR="00B5475F">
          <w:rPr>
            <w:rStyle w:val="Hyperlink"/>
            <w:noProof/>
          </w:rPr>
          <w:t>REQUIREMENTS</w:t>
        </w:r>
        <w:r w:rsidR="001A53A3">
          <w:rPr>
            <w:noProof/>
            <w:webHidden/>
          </w:rPr>
          <w:tab/>
          <w:t>3</w:t>
        </w:r>
      </w:hyperlink>
    </w:p>
    <w:p w14:paraId="66F0D9DF" w14:textId="410F9167" w:rsidR="00DA3FE6" w:rsidRDefault="00B77636" w:rsidP="00DA3FE6">
      <w:pPr>
        <w:pStyle w:val="TOC1"/>
        <w:tabs>
          <w:tab w:val="right" w:leader="dot" w:pos="10502"/>
        </w:tabs>
        <w:rPr>
          <w:noProof/>
        </w:rPr>
      </w:pPr>
      <w:hyperlink w:anchor="_1.RESEARCH" w:history="1">
        <w:r w:rsidR="00495253">
          <w:rPr>
            <w:rStyle w:val="Hyperlink"/>
            <w:noProof/>
          </w:rPr>
          <w:t>1. RESEARCH</w:t>
        </w:r>
        <w:r w:rsidR="00495253">
          <w:rPr>
            <w:noProof/>
            <w:webHidden/>
          </w:rPr>
          <w:tab/>
          <w:t>3</w:t>
        </w:r>
      </w:hyperlink>
      <w:r w:rsidR="00C4620E">
        <w:t xml:space="preserve">    </w:t>
      </w:r>
    </w:p>
    <w:p w14:paraId="0F7B656F" w14:textId="13EDCC08" w:rsidR="00DA3FE6" w:rsidRDefault="00DA3FE6" w:rsidP="00DA3FE6">
      <w:pPr>
        <w:pStyle w:val="TOC1"/>
        <w:tabs>
          <w:tab w:val="right" w:leader="dot" w:pos="10502"/>
        </w:tabs>
        <w:rPr>
          <w:noProof/>
        </w:rPr>
      </w:pPr>
      <w:r>
        <w:t xml:space="preserve">    </w:t>
      </w:r>
      <w:hyperlink w:anchor="_1.1_EXTERNAL_SURVEY" w:history="1">
        <w:r>
          <w:rPr>
            <w:rStyle w:val="Hyperlink"/>
            <w:noProof/>
          </w:rPr>
          <w:t>1.</w:t>
        </w:r>
        <w:r w:rsidR="009E179B">
          <w:rPr>
            <w:rStyle w:val="Hyperlink"/>
            <w:noProof/>
          </w:rPr>
          <w:t>1</w:t>
        </w:r>
        <w:r>
          <w:rPr>
            <w:rStyle w:val="Hyperlink"/>
            <w:noProof/>
          </w:rPr>
          <w:t xml:space="preserve"> </w:t>
        </w:r>
        <w:r w:rsidR="009E179B">
          <w:rPr>
            <w:rStyle w:val="Hyperlink"/>
            <w:noProof/>
          </w:rPr>
          <w:t xml:space="preserve">EXTERNAL </w:t>
        </w:r>
        <w:r>
          <w:rPr>
            <w:rStyle w:val="Hyperlink"/>
            <w:noProof/>
          </w:rPr>
          <w:t>SURVEY</w:t>
        </w:r>
        <w:r>
          <w:rPr>
            <w:noProof/>
            <w:webHidden/>
          </w:rPr>
          <w:tab/>
          <w:t>3</w:t>
        </w:r>
      </w:hyperlink>
    </w:p>
    <w:p w14:paraId="41489F6B" w14:textId="4C47C680" w:rsidR="00495253" w:rsidRDefault="009E179B" w:rsidP="009E179B">
      <w:pPr>
        <w:pStyle w:val="TOC1"/>
        <w:tabs>
          <w:tab w:val="right" w:leader="dot" w:pos="10502"/>
        </w:tabs>
        <w:rPr>
          <w:noProof/>
        </w:rPr>
      </w:pPr>
      <w:r>
        <w:t xml:space="preserve">    </w:t>
      </w:r>
      <w:hyperlink w:anchor="_1.2_USER_SURVEY" w:history="1">
        <w:r>
          <w:rPr>
            <w:rStyle w:val="Hyperlink"/>
            <w:noProof/>
          </w:rPr>
          <w:t>1.2 USER SURVEY</w:t>
        </w:r>
        <w:r>
          <w:rPr>
            <w:noProof/>
            <w:webHidden/>
          </w:rPr>
          <w:tab/>
          <w:t>3</w:t>
        </w:r>
      </w:hyperlink>
    </w:p>
    <w:p w14:paraId="76ED7B17" w14:textId="6538CF45" w:rsidR="00F7390A" w:rsidRDefault="00C3204D" w:rsidP="00F7390A">
      <w:pPr>
        <w:pStyle w:val="TOC1"/>
        <w:tabs>
          <w:tab w:val="right" w:leader="dot" w:pos="10502"/>
        </w:tabs>
        <w:rPr>
          <w:noProof/>
        </w:rPr>
      </w:pPr>
      <w:r>
        <w:t xml:space="preserve">    </w:t>
      </w:r>
      <w:hyperlink w:anchor="_1.3_RESEARCH_ANALYSIS" w:history="1">
        <w:r w:rsidR="00F7390A">
          <w:rPr>
            <w:rStyle w:val="Hyperlink"/>
            <w:noProof/>
          </w:rPr>
          <w:t>1.3 RESEARCH ANALYSIS</w:t>
        </w:r>
        <w:r w:rsidR="00F7390A">
          <w:rPr>
            <w:noProof/>
            <w:webHidden/>
          </w:rPr>
          <w:tab/>
          <w:t>3</w:t>
        </w:r>
      </w:hyperlink>
    </w:p>
    <w:p w14:paraId="0CDC0804" w14:textId="2669B89C" w:rsidR="009A37DD" w:rsidRDefault="009A37DD" w:rsidP="00B5475F">
      <w:pPr>
        <w:pStyle w:val="TOC1"/>
        <w:tabs>
          <w:tab w:val="right" w:leader="dot" w:pos="10502"/>
        </w:tabs>
      </w:pPr>
      <w:r>
        <w:t xml:space="preserve">        </w:t>
      </w:r>
      <w:hyperlink w:anchor="_SURVEY_ANALYSIS" w:history="1">
        <w:r w:rsidR="00613518">
          <w:rPr>
            <w:rStyle w:val="Hyperlink"/>
            <w:noProof/>
          </w:rPr>
          <w:t>1.</w:t>
        </w:r>
        <w:r w:rsidR="00F7390A">
          <w:rPr>
            <w:rStyle w:val="Hyperlink"/>
            <w:noProof/>
          </w:rPr>
          <w:t>3</w:t>
        </w:r>
        <w:r w:rsidR="009638B1">
          <w:rPr>
            <w:rStyle w:val="Hyperlink"/>
            <w:noProof/>
          </w:rPr>
          <w:t>.</w:t>
        </w:r>
        <w:r>
          <w:rPr>
            <w:rStyle w:val="Hyperlink"/>
            <w:noProof/>
          </w:rPr>
          <w:t>1</w:t>
        </w:r>
        <w:r w:rsidR="00613518">
          <w:rPr>
            <w:rStyle w:val="Hyperlink"/>
            <w:noProof/>
          </w:rPr>
          <w:t xml:space="preserve"> </w:t>
        </w:r>
        <w:r>
          <w:rPr>
            <w:rStyle w:val="Hyperlink"/>
            <w:noProof/>
          </w:rPr>
          <w:t xml:space="preserve">SURVEY </w:t>
        </w:r>
        <w:r w:rsidR="00C13A33" w:rsidRPr="00C13A33">
          <w:rPr>
            <w:rStyle w:val="Hyperlink"/>
            <w:noProof/>
          </w:rPr>
          <w:t>ANALYSIS</w:t>
        </w:r>
        <w:r w:rsidR="00613518">
          <w:rPr>
            <w:noProof/>
            <w:webHidden/>
          </w:rPr>
          <w:tab/>
          <w:t>3</w:t>
        </w:r>
      </w:hyperlink>
    </w:p>
    <w:p w14:paraId="3780F31A" w14:textId="5C253B34" w:rsidR="009638B1" w:rsidRPr="00375C43" w:rsidRDefault="00375C43" w:rsidP="009638B1">
      <w:pPr>
        <w:pStyle w:val="TOC1"/>
        <w:tabs>
          <w:tab w:val="right" w:leader="dot" w:pos="10502"/>
        </w:tabs>
        <w:rPr>
          <w:rStyle w:val="Hyperlink"/>
          <w:noProof/>
        </w:rPr>
      </w:pPr>
      <w:r>
        <w:t xml:space="preserve">        </w:t>
      </w:r>
      <w:r w:rsidR="009638B1">
        <w:rPr>
          <w:noProof/>
        </w:rPr>
        <w:fldChar w:fldCharType="begin"/>
      </w:r>
      <w:r w:rsidR="006F2442">
        <w:rPr>
          <w:noProof/>
        </w:rPr>
        <w:instrText>HYPERLINK  \l "_1.3.2_Conclusion"</w:instrText>
      </w:r>
      <w:r w:rsidR="009638B1">
        <w:rPr>
          <w:noProof/>
        </w:rPr>
        <w:fldChar w:fldCharType="separate"/>
      </w:r>
      <w:r w:rsidR="009638B1" w:rsidRPr="00375C43">
        <w:rPr>
          <w:rStyle w:val="Hyperlink"/>
          <w:noProof/>
        </w:rPr>
        <w:t>1.</w:t>
      </w:r>
      <w:r w:rsidR="00F7390A">
        <w:rPr>
          <w:rStyle w:val="Hyperlink"/>
          <w:noProof/>
        </w:rPr>
        <w:t>3</w:t>
      </w:r>
      <w:r w:rsidR="009638B1">
        <w:rPr>
          <w:rStyle w:val="Hyperlink"/>
          <w:noProof/>
        </w:rPr>
        <w:t>.</w:t>
      </w:r>
      <w:r w:rsidR="00C13A33">
        <w:rPr>
          <w:rStyle w:val="Hyperlink"/>
          <w:noProof/>
        </w:rPr>
        <w:t>2</w:t>
      </w:r>
      <w:r w:rsidR="009638B1" w:rsidRPr="00375C43">
        <w:rPr>
          <w:rStyle w:val="Hyperlink"/>
          <w:noProof/>
        </w:rPr>
        <w:t xml:space="preserve"> </w:t>
      </w:r>
      <w:r w:rsidR="006F2442">
        <w:rPr>
          <w:rStyle w:val="Hyperlink"/>
          <w:noProof/>
        </w:rPr>
        <w:t>CONCLUSION</w:t>
      </w:r>
      <w:r w:rsidR="009638B1" w:rsidRPr="00375C43">
        <w:rPr>
          <w:rStyle w:val="Hyperlink"/>
          <w:noProof/>
          <w:webHidden/>
        </w:rPr>
        <w:tab/>
        <w:t>3</w:t>
      </w:r>
    </w:p>
    <w:p w14:paraId="6FE4A99E" w14:textId="5526A350" w:rsidR="00B5475F" w:rsidRDefault="009638B1" w:rsidP="009638B1">
      <w:pPr>
        <w:pStyle w:val="TOC1"/>
        <w:tabs>
          <w:tab w:val="right" w:leader="dot" w:pos="10502"/>
        </w:tabs>
        <w:rPr>
          <w:noProof/>
        </w:rPr>
      </w:pPr>
      <w:r>
        <w:rPr>
          <w:noProof/>
        </w:rPr>
        <w:fldChar w:fldCharType="end"/>
      </w:r>
      <w:hyperlink w:anchor="_2._INITIAL_DESIGN" w:history="1">
        <w:r w:rsidR="009E179B">
          <w:rPr>
            <w:rStyle w:val="Hyperlink"/>
            <w:noProof/>
          </w:rPr>
          <w:t xml:space="preserve">2. </w:t>
        </w:r>
        <w:r w:rsidR="00223DB5">
          <w:rPr>
            <w:rStyle w:val="Hyperlink"/>
            <w:noProof/>
          </w:rPr>
          <w:t>I</w:t>
        </w:r>
        <w:r w:rsidR="00F81DBD">
          <w:rPr>
            <w:rStyle w:val="Hyperlink"/>
            <w:noProof/>
          </w:rPr>
          <w:t>NITIAL DESIGN</w:t>
        </w:r>
        <w:r w:rsidR="00B5475F">
          <w:rPr>
            <w:noProof/>
            <w:webHidden/>
          </w:rPr>
          <w:tab/>
          <w:t>3</w:t>
        </w:r>
      </w:hyperlink>
    </w:p>
    <w:p w14:paraId="3EE41423" w14:textId="3A1D79A6" w:rsidR="00FA4F70" w:rsidRDefault="009E179B" w:rsidP="00ED6400">
      <w:pPr>
        <w:pStyle w:val="TOC1"/>
        <w:tabs>
          <w:tab w:val="right" w:leader="dot" w:pos="10502"/>
        </w:tabs>
        <w:rPr>
          <w:noProof/>
        </w:rPr>
      </w:pPr>
      <w:r>
        <w:t xml:space="preserve">    </w:t>
      </w:r>
      <w:hyperlink w:anchor="_2.1_INITIAL_CONCEPTUAL" w:history="1">
        <w:r w:rsidR="00D83E96">
          <w:rPr>
            <w:rStyle w:val="Hyperlink"/>
            <w:noProof/>
          </w:rPr>
          <w:t xml:space="preserve">2.1 INITIAL </w:t>
        </w:r>
        <w:r w:rsidR="006F2442">
          <w:rPr>
            <w:rStyle w:val="Hyperlink"/>
            <w:noProof/>
          </w:rPr>
          <w:t xml:space="preserve">CONCEPTUAL </w:t>
        </w:r>
        <w:r w:rsidR="00D83E96">
          <w:rPr>
            <w:rStyle w:val="Hyperlink"/>
            <w:noProof/>
          </w:rPr>
          <w:t>SKETCH</w:t>
        </w:r>
        <w:r w:rsidR="00BF5F2F">
          <w:rPr>
            <w:rStyle w:val="Hyperlink"/>
            <w:noProof/>
          </w:rPr>
          <w:t>ES</w:t>
        </w:r>
        <w:r w:rsidR="00D83E96">
          <w:rPr>
            <w:noProof/>
            <w:webHidden/>
          </w:rPr>
          <w:tab/>
          <w:t>3</w:t>
        </w:r>
      </w:hyperlink>
    </w:p>
    <w:p w14:paraId="4616A5BD" w14:textId="729622DD" w:rsidR="00A238B6" w:rsidRPr="00A238B6" w:rsidRDefault="00A238B6" w:rsidP="00502FEB">
      <w:pPr>
        <w:pStyle w:val="TOC1"/>
        <w:tabs>
          <w:tab w:val="right" w:leader="dot" w:pos="10502"/>
        </w:tabs>
        <w:rPr>
          <w:noProof/>
        </w:rPr>
      </w:pPr>
      <w:r>
        <w:t xml:space="preserve">    </w:t>
      </w:r>
      <w:hyperlink w:anchor="_2.2_PROPOSED_CODE" w:history="1">
        <w:r>
          <w:rPr>
            <w:rStyle w:val="Hyperlink"/>
            <w:noProof/>
          </w:rPr>
          <w:t xml:space="preserve">2.2 </w:t>
        </w:r>
        <w:r w:rsidR="00502FEB">
          <w:rPr>
            <w:rStyle w:val="Hyperlink"/>
            <w:noProof/>
          </w:rPr>
          <w:t xml:space="preserve">PROPOSED CODE </w:t>
        </w:r>
        <w:r w:rsidR="00790BC4">
          <w:rPr>
            <w:rStyle w:val="Hyperlink"/>
            <w:noProof/>
          </w:rPr>
          <w:t>DESIGN</w:t>
        </w:r>
        <w:r>
          <w:rPr>
            <w:noProof/>
            <w:webHidden/>
          </w:rPr>
          <w:tab/>
          <w:t>3</w:t>
        </w:r>
      </w:hyperlink>
    </w:p>
    <w:p w14:paraId="3851AB93" w14:textId="67057162" w:rsidR="00FA4F70" w:rsidRDefault="00FA4F70" w:rsidP="00FA4F70">
      <w:pPr>
        <w:pStyle w:val="TOC1"/>
        <w:tabs>
          <w:tab w:val="right" w:leader="dot" w:pos="10502"/>
        </w:tabs>
        <w:rPr>
          <w:noProof/>
        </w:rPr>
      </w:pPr>
      <w:r>
        <w:t xml:space="preserve">    </w:t>
      </w:r>
      <w:hyperlink w:anchor="_2.3_HARDWARE_SETUP" w:history="1">
        <w:r>
          <w:rPr>
            <w:rStyle w:val="Hyperlink"/>
            <w:noProof/>
          </w:rPr>
          <w:t>2.</w:t>
        </w:r>
        <w:r w:rsidR="00502FEB">
          <w:rPr>
            <w:rStyle w:val="Hyperlink"/>
            <w:noProof/>
          </w:rPr>
          <w:t>3</w:t>
        </w:r>
        <w:r>
          <w:rPr>
            <w:rStyle w:val="Hyperlink"/>
            <w:noProof/>
          </w:rPr>
          <w:t xml:space="preserve"> </w:t>
        </w:r>
        <w:r w:rsidR="00591B62">
          <w:rPr>
            <w:rStyle w:val="Hyperlink"/>
            <w:noProof/>
          </w:rPr>
          <w:t>HARDWARE SETUP</w:t>
        </w:r>
        <w:r>
          <w:rPr>
            <w:noProof/>
            <w:webHidden/>
          </w:rPr>
          <w:tab/>
          <w:t>3</w:t>
        </w:r>
      </w:hyperlink>
    </w:p>
    <w:p w14:paraId="5F524F51" w14:textId="4273C49D" w:rsidR="00223DB5" w:rsidRDefault="00A42C44" w:rsidP="00223DB5">
      <w:pPr>
        <w:pStyle w:val="TOC1"/>
        <w:tabs>
          <w:tab w:val="right" w:leader="dot" w:pos="10502"/>
        </w:tabs>
        <w:rPr>
          <w:noProof/>
        </w:rPr>
      </w:pPr>
      <w:r>
        <w:t xml:space="preserve">    </w:t>
      </w:r>
      <w:hyperlink w:anchor="_2.4_HARDWARE_SCHEMATIC" w:history="1">
        <w:r w:rsidRPr="00BF5F2F">
          <w:rPr>
            <w:rStyle w:val="Hyperlink"/>
            <w:noProof/>
          </w:rPr>
          <w:t>2.</w:t>
        </w:r>
        <w:r w:rsidR="00502FEB" w:rsidRPr="00BF5F2F">
          <w:rPr>
            <w:rStyle w:val="Hyperlink"/>
            <w:noProof/>
          </w:rPr>
          <w:t>4</w:t>
        </w:r>
        <w:r w:rsidR="00BF5F2F" w:rsidRPr="00BF5F2F">
          <w:rPr>
            <w:rStyle w:val="Hyperlink"/>
            <w:noProof/>
          </w:rPr>
          <w:t xml:space="preserve"> HARDWARE SCHEMATICS</w:t>
        </w:r>
      </w:hyperlink>
      <w:r>
        <w:rPr>
          <w:noProof/>
          <w:webHidden/>
        </w:rPr>
        <w:tab/>
        <w:t>3</w:t>
      </w:r>
    </w:p>
    <w:p w14:paraId="56578FAC" w14:textId="539EDAED" w:rsidR="00223DB5" w:rsidRDefault="00B77636" w:rsidP="00223DB5">
      <w:pPr>
        <w:pStyle w:val="TOC1"/>
        <w:tabs>
          <w:tab w:val="right" w:leader="dot" w:pos="10502"/>
        </w:tabs>
        <w:rPr>
          <w:noProof/>
        </w:rPr>
      </w:pPr>
      <w:hyperlink w:anchor="_3._IMPLEMENTATION_PLAN" w:history="1">
        <w:r w:rsidR="007B00E7">
          <w:rPr>
            <w:rStyle w:val="Hyperlink"/>
            <w:noProof/>
          </w:rPr>
          <w:t>3</w:t>
        </w:r>
        <w:r w:rsidR="00223DB5">
          <w:rPr>
            <w:rStyle w:val="Hyperlink"/>
            <w:noProof/>
          </w:rPr>
          <w:t>. I</w:t>
        </w:r>
        <w:r w:rsidR="00223DB5" w:rsidRPr="00223DB5">
          <w:rPr>
            <w:rStyle w:val="Hyperlink"/>
            <w:noProof/>
          </w:rPr>
          <w:t>MPLEMENTATION PLAN</w:t>
        </w:r>
        <w:r w:rsidR="00223DB5">
          <w:rPr>
            <w:noProof/>
            <w:webHidden/>
          </w:rPr>
          <w:tab/>
          <w:t>3</w:t>
        </w:r>
      </w:hyperlink>
    </w:p>
    <w:p w14:paraId="0E922AE3" w14:textId="4E89CEC7" w:rsidR="0001761D" w:rsidRPr="00BF5F2F" w:rsidRDefault="00BC1A34" w:rsidP="0001761D">
      <w:pPr>
        <w:pStyle w:val="TOC1"/>
        <w:tabs>
          <w:tab w:val="right" w:leader="dot" w:pos="10502"/>
        </w:tabs>
        <w:rPr>
          <w:rStyle w:val="Hyperlink"/>
          <w:noProof/>
        </w:rPr>
      </w:pPr>
      <w:r>
        <w:t xml:space="preserve">    </w:t>
      </w:r>
      <w:r w:rsidR="00BF5F2F">
        <w:rPr>
          <w:noProof/>
        </w:rPr>
        <w:fldChar w:fldCharType="begin"/>
      </w:r>
      <w:r w:rsidR="00BF5F2F">
        <w:rPr>
          <w:noProof/>
        </w:rPr>
        <w:instrText xml:space="preserve"> HYPERLINK  \l "_3.1_EQUPIMENT_USED" </w:instrText>
      </w:r>
      <w:r w:rsidR="00BF5F2F">
        <w:rPr>
          <w:noProof/>
        </w:rPr>
        <w:fldChar w:fldCharType="separate"/>
      </w:r>
      <w:r w:rsidR="0001761D" w:rsidRPr="00BF5F2F">
        <w:rPr>
          <w:rStyle w:val="Hyperlink"/>
          <w:noProof/>
        </w:rPr>
        <w:t xml:space="preserve">3.1 EQUIPMENT </w:t>
      </w:r>
      <w:r w:rsidR="00924549" w:rsidRPr="00BF5F2F">
        <w:rPr>
          <w:rStyle w:val="Hyperlink"/>
          <w:noProof/>
        </w:rPr>
        <w:t>NEEDED</w:t>
      </w:r>
      <w:r w:rsidR="0001761D" w:rsidRPr="00BF5F2F">
        <w:rPr>
          <w:rStyle w:val="Hyperlink"/>
          <w:noProof/>
          <w:webHidden/>
        </w:rPr>
        <w:tab/>
        <w:t>3</w:t>
      </w:r>
    </w:p>
    <w:p w14:paraId="34A43142" w14:textId="3FB7DA0B" w:rsidR="00924549" w:rsidRDefault="00BF5F2F" w:rsidP="00924549">
      <w:pPr>
        <w:pStyle w:val="TOC1"/>
        <w:tabs>
          <w:tab w:val="right" w:leader="dot" w:pos="10502"/>
        </w:tabs>
        <w:rPr>
          <w:noProof/>
        </w:rPr>
      </w:pPr>
      <w:r>
        <w:rPr>
          <w:noProof/>
        </w:rPr>
        <w:fldChar w:fldCharType="end"/>
      </w:r>
      <w:hyperlink w:anchor="_3.2_PARTS_LIST" w:history="1">
        <w:r w:rsidR="00924549">
          <w:rPr>
            <w:rStyle w:val="Hyperlink"/>
            <w:noProof/>
          </w:rPr>
          <w:t xml:space="preserve">3.2 PARTS </w:t>
        </w:r>
        <w:r>
          <w:rPr>
            <w:rStyle w:val="Hyperlink"/>
            <w:noProof/>
          </w:rPr>
          <w:t>LIST</w:t>
        </w:r>
        <w:r w:rsidR="00924549">
          <w:rPr>
            <w:noProof/>
            <w:webHidden/>
          </w:rPr>
          <w:tab/>
          <w:t>3</w:t>
        </w:r>
      </w:hyperlink>
    </w:p>
    <w:p w14:paraId="004BD1DF" w14:textId="74722283" w:rsidR="0001761D" w:rsidRPr="0001761D" w:rsidRDefault="00B77636" w:rsidP="00F80D8E">
      <w:pPr>
        <w:pStyle w:val="TOC1"/>
        <w:tabs>
          <w:tab w:val="right" w:leader="dot" w:pos="10502"/>
        </w:tabs>
      </w:pPr>
      <w:hyperlink w:anchor="_3.3_CODE_SAMPLES" w:history="1">
        <w:r w:rsidR="004756D0">
          <w:rPr>
            <w:rStyle w:val="Hyperlink"/>
            <w:noProof/>
          </w:rPr>
          <w:t>3.</w:t>
        </w:r>
        <w:r w:rsidR="000911A4">
          <w:rPr>
            <w:rStyle w:val="Hyperlink"/>
            <w:noProof/>
          </w:rPr>
          <w:t>3</w:t>
        </w:r>
        <w:r w:rsidR="004756D0">
          <w:rPr>
            <w:rStyle w:val="Hyperlink"/>
            <w:noProof/>
          </w:rPr>
          <w:t xml:space="preserve"> </w:t>
        </w:r>
        <w:r w:rsidR="0009151C" w:rsidRPr="0009151C">
          <w:rPr>
            <w:rStyle w:val="Hyperlink"/>
            <w:noProof/>
          </w:rPr>
          <w:t>CODE SAMPLES</w:t>
        </w:r>
        <w:r w:rsidR="004756D0">
          <w:rPr>
            <w:noProof/>
            <w:webHidden/>
          </w:rPr>
          <w:tab/>
          <w:t>3</w:t>
        </w:r>
      </w:hyperlink>
    </w:p>
    <w:p w14:paraId="3E15586D" w14:textId="49EABE5E" w:rsidR="00AF6940" w:rsidRDefault="00B77636" w:rsidP="00AF6940">
      <w:pPr>
        <w:pStyle w:val="TOC1"/>
        <w:tabs>
          <w:tab w:val="right" w:leader="dot" w:pos="10502"/>
        </w:tabs>
        <w:rPr>
          <w:noProof/>
        </w:rPr>
      </w:pPr>
      <w:hyperlink w:anchor="_4._TESTING" w:history="1">
        <w:r w:rsidR="00595A33">
          <w:rPr>
            <w:rStyle w:val="Hyperlink"/>
            <w:noProof/>
          </w:rPr>
          <w:t>4</w:t>
        </w:r>
        <w:r w:rsidR="00AF6940">
          <w:rPr>
            <w:rStyle w:val="Hyperlink"/>
            <w:noProof/>
          </w:rPr>
          <w:t>. TESTING</w:t>
        </w:r>
        <w:r w:rsidR="00AF6940">
          <w:rPr>
            <w:noProof/>
            <w:webHidden/>
          </w:rPr>
          <w:tab/>
          <w:t>3</w:t>
        </w:r>
      </w:hyperlink>
    </w:p>
    <w:p w14:paraId="0668FD8F" w14:textId="21388ECA" w:rsidR="0032260E" w:rsidRPr="0032260E" w:rsidRDefault="0032260E" w:rsidP="0032260E">
      <w:pPr>
        <w:pStyle w:val="TOC1"/>
        <w:tabs>
          <w:tab w:val="right" w:leader="dot" w:pos="10502"/>
        </w:tabs>
      </w:pPr>
      <w:r>
        <w:t xml:space="preserve">    </w:t>
      </w:r>
      <w:hyperlink w:anchor="_4.1_TESTING_APPROACH" w:history="1">
        <w:r>
          <w:rPr>
            <w:rStyle w:val="Hyperlink"/>
            <w:noProof/>
          </w:rPr>
          <w:t>4.</w:t>
        </w:r>
        <w:r w:rsidR="00FD6CB8">
          <w:rPr>
            <w:rStyle w:val="Hyperlink"/>
            <w:noProof/>
          </w:rPr>
          <w:t>1</w:t>
        </w:r>
        <w:r w:rsidR="00E60D4F">
          <w:rPr>
            <w:rStyle w:val="Hyperlink"/>
            <w:noProof/>
          </w:rPr>
          <w:t>TESTING APPROACH</w:t>
        </w:r>
        <w:r>
          <w:rPr>
            <w:noProof/>
            <w:webHidden/>
          </w:rPr>
          <w:tab/>
          <w:t>3</w:t>
        </w:r>
      </w:hyperlink>
    </w:p>
    <w:p w14:paraId="788447AD" w14:textId="792C44EF" w:rsidR="007E7DC8" w:rsidRDefault="00421762" w:rsidP="00AD7672">
      <w:pPr>
        <w:pStyle w:val="TOC1"/>
        <w:tabs>
          <w:tab w:val="right" w:leader="dot" w:pos="10502"/>
        </w:tabs>
      </w:pPr>
      <w:r>
        <w:t xml:space="preserve">    </w:t>
      </w:r>
      <w:hyperlink w:anchor="_4.2_TEST_DATA" w:history="1">
        <w:r>
          <w:rPr>
            <w:rStyle w:val="Hyperlink"/>
            <w:noProof/>
          </w:rPr>
          <w:t>4.</w:t>
        </w:r>
        <w:r w:rsidR="0032260E">
          <w:rPr>
            <w:rStyle w:val="Hyperlink"/>
            <w:noProof/>
          </w:rPr>
          <w:t>2</w:t>
        </w:r>
        <w:r w:rsidR="00B33EB6">
          <w:rPr>
            <w:rStyle w:val="Hyperlink"/>
            <w:noProof/>
          </w:rPr>
          <w:t>.1</w:t>
        </w:r>
        <w:r>
          <w:rPr>
            <w:rStyle w:val="Hyperlink"/>
            <w:noProof/>
          </w:rPr>
          <w:t xml:space="preserve"> </w:t>
        </w:r>
        <w:r w:rsidR="00777E04">
          <w:rPr>
            <w:rStyle w:val="Hyperlink"/>
            <w:noProof/>
          </w:rPr>
          <w:t>TEST DATA</w:t>
        </w:r>
        <w:r>
          <w:rPr>
            <w:noProof/>
            <w:webHidden/>
          </w:rPr>
          <w:tab/>
          <w:t>3</w:t>
        </w:r>
      </w:hyperlink>
    </w:p>
    <w:p w14:paraId="05BEABFE" w14:textId="5B88BBA8" w:rsidR="007E7DC8" w:rsidRDefault="007E7DC8" w:rsidP="007E7DC8">
      <w:pPr>
        <w:pStyle w:val="TOC1"/>
        <w:tabs>
          <w:tab w:val="right" w:leader="dot" w:pos="10502"/>
        </w:tabs>
        <w:rPr>
          <w:noProof/>
        </w:rPr>
      </w:pPr>
      <w:r>
        <w:t xml:space="preserve">    </w:t>
      </w:r>
      <w:r w:rsidR="00C40CB7">
        <w:t xml:space="preserve">    </w:t>
      </w:r>
      <w:hyperlink w:anchor="_4.2.1.1_TEST_DATA" w:history="1">
        <w:r>
          <w:rPr>
            <w:rStyle w:val="Hyperlink"/>
            <w:noProof/>
          </w:rPr>
          <w:t>4.2.1</w:t>
        </w:r>
        <w:r w:rsidR="00663212">
          <w:rPr>
            <w:rStyle w:val="Hyperlink"/>
            <w:noProof/>
          </w:rPr>
          <w:t>.1</w:t>
        </w:r>
        <w:r>
          <w:rPr>
            <w:rStyle w:val="Hyperlink"/>
            <w:noProof/>
          </w:rPr>
          <w:t xml:space="preserve"> TEST DATA - MOVEMENT</w:t>
        </w:r>
        <w:r>
          <w:rPr>
            <w:noProof/>
            <w:webHidden/>
          </w:rPr>
          <w:tab/>
          <w:t>3</w:t>
        </w:r>
      </w:hyperlink>
    </w:p>
    <w:p w14:paraId="0153616E" w14:textId="0505BDEA" w:rsidR="007E7DC8" w:rsidRPr="007E7DC8" w:rsidRDefault="007E7DC8" w:rsidP="00926A78">
      <w:pPr>
        <w:pStyle w:val="TOC1"/>
        <w:tabs>
          <w:tab w:val="right" w:leader="dot" w:pos="10502"/>
        </w:tabs>
      </w:pPr>
      <w:r>
        <w:t xml:space="preserve">    </w:t>
      </w:r>
      <w:r w:rsidR="00C40CB7">
        <w:t xml:space="preserve">    </w:t>
      </w:r>
      <w:hyperlink w:anchor="_4.2.1.2_TEST_DATA" w:history="1">
        <w:r>
          <w:rPr>
            <w:rStyle w:val="Hyperlink"/>
            <w:noProof/>
          </w:rPr>
          <w:t>4.2.</w:t>
        </w:r>
        <w:r w:rsidR="00663212">
          <w:rPr>
            <w:rStyle w:val="Hyperlink"/>
            <w:noProof/>
          </w:rPr>
          <w:t xml:space="preserve">1.2 </w:t>
        </w:r>
        <w:r>
          <w:rPr>
            <w:rStyle w:val="Hyperlink"/>
            <w:noProof/>
          </w:rPr>
          <w:t xml:space="preserve"> TEST DATA - SOUND</w:t>
        </w:r>
        <w:r>
          <w:rPr>
            <w:noProof/>
            <w:webHidden/>
          </w:rPr>
          <w:tab/>
          <w:t>3</w:t>
        </w:r>
      </w:hyperlink>
    </w:p>
    <w:p w14:paraId="47D973D1" w14:textId="1B024B09" w:rsidR="007B00E7" w:rsidRDefault="00B77636" w:rsidP="00AD7672">
      <w:pPr>
        <w:pStyle w:val="TOC1"/>
        <w:tabs>
          <w:tab w:val="right" w:leader="dot" w:pos="10502"/>
        </w:tabs>
        <w:rPr>
          <w:noProof/>
        </w:rPr>
      </w:pPr>
      <w:hyperlink w:anchor="_ETHICS_AND_SECURITY" w:history="1">
        <w:r w:rsidR="007D6D87">
          <w:rPr>
            <w:rStyle w:val="Hyperlink"/>
            <w:noProof/>
          </w:rPr>
          <w:t>ETHICS &amp; S</w:t>
        </w:r>
        <w:r w:rsidR="00221ADD">
          <w:rPr>
            <w:rStyle w:val="Hyperlink"/>
            <w:noProof/>
          </w:rPr>
          <w:t>ECURITY ANALYSIS</w:t>
        </w:r>
        <w:r w:rsidR="00221ADD">
          <w:rPr>
            <w:noProof/>
            <w:webHidden/>
          </w:rPr>
          <w:tab/>
          <w:t>3</w:t>
        </w:r>
      </w:hyperlink>
    </w:p>
    <w:p w14:paraId="4705379F" w14:textId="779A6D87" w:rsidR="00F253E2" w:rsidRPr="0032260E" w:rsidRDefault="00F253E2" w:rsidP="00F253E2">
      <w:pPr>
        <w:pStyle w:val="TOC1"/>
        <w:tabs>
          <w:tab w:val="right" w:leader="dot" w:pos="10502"/>
        </w:tabs>
      </w:pPr>
      <w:r>
        <w:t xml:space="preserve">    </w:t>
      </w:r>
      <w:hyperlink w:anchor="_Internet_of_Things," w:history="1">
        <w:r w:rsidR="00427174">
          <w:rPr>
            <w:rStyle w:val="Hyperlink"/>
            <w:noProof/>
          </w:rPr>
          <w:t>IOT, BRIEF TECHNOLOGY OVERVIEW</w:t>
        </w:r>
        <w:r>
          <w:rPr>
            <w:noProof/>
            <w:webHidden/>
          </w:rPr>
          <w:tab/>
          <w:t>3</w:t>
        </w:r>
      </w:hyperlink>
    </w:p>
    <w:p w14:paraId="7A256000" w14:textId="0E73A71E" w:rsidR="00F253E2" w:rsidRPr="00F253E2" w:rsidRDefault="00427174" w:rsidP="00142959">
      <w:pPr>
        <w:pStyle w:val="TOC1"/>
        <w:tabs>
          <w:tab w:val="right" w:leader="dot" w:pos="10502"/>
        </w:tabs>
      </w:pPr>
      <w:r>
        <w:t xml:space="preserve">    </w:t>
      </w:r>
      <w:hyperlink w:anchor="_Ethics_and_security_1" w:history="1">
        <w:r w:rsidR="004270D3">
          <w:rPr>
            <w:rStyle w:val="Hyperlink"/>
            <w:noProof/>
          </w:rPr>
          <w:t xml:space="preserve">ETHICS </w:t>
        </w:r>
        <w:r w:rsidR="00142959">
          <w:rPr>
            <w:rStyle w:val="Hyperlink"/>
            <w:noProof/>
          </w:rPr>
          <w:t>&amp; SECURITY IN A BABY MONITORING DEVICE</w:t>
        </w:r>
        <w:r>
          <w:rPr>
            <w:noProof/>
            <w:webHidden/>
          </w:rPr>
          <w:tab/>
          <w:t>3</w:t>
        </w:r>
      </w:hyperlink>
    </w:p>
    <w:p w14:paraId="33F1985A" w14:textId="4D81F67A" w:rsidR="00B5475F" w:rsidRPr="00B5475F" w:rsidRDefault="00B77636" w:rsidP="00AD7672">
      <w:pPr>
        <w:pStyle w:val="TOC1"/>
        <w:tabs>
          <w:tab w:val="right" w:leader="dot" w:pos="10502"/>
        </w:tabs>
      </w:pPr>
      <w:hyperlink w:anchor="_FUTURE_IMPROVEMENTS" w:history="1">
        <w:r w:rsidR="00495253">
          <w:rPr>
            <w:rStyle w:val="Hyperlink"/>
            <w:noProof/>
          </w:rPr>
          <w:t>FUTURE IMPROVEMENTS</w:t>
        </w:r>
        <w:r w:rsidR="00495253">
          <w:rPr>
            <w:noProof/>
            <w:webHidden/>
          </w:rPr>
          <w:tab/>
          <w:t>3</w:t>
        </w:r>
      </w:hyperlink>
    </w:p>
    <w:p w14:paraId="53EA59F5" w14:textId="09577A31" w:rsidR="00B66F1E" w:rsidRDefault="00B77636" w:rsidP="00AD7672">
      <w:pPr>
        <w:pStyle w:val="TOC1"/>
        <w:tabs>
          <w:tab w:val="right" w:leader="dot" w:pos="10502"/>
        </w:tabs>
        <w:rPr>
          <w:noProof/>
        </w:rPr>
      </w:pPr>
      <w:hyperlink w:anchor="_ROLES_AND_RESPONSIBILITIES" w:history="1">
        <w:r w:rsidR="00B66F1E" w:rsidRPr="00132323">
          <w:rPr>
            <w:rStyle w:val="Hyperlink"/>
            <w:noProof/>
          </w:rPr>
          <w:t>ROLES AND RESPONSIBILITIES</w:t>
        </w:r>
        <w:r w:rsidR="00B66F1E">
          <w:rPr>
            <w:noProof/>
            <w:webHidden/>
          </w:rPr>
          <w:tab/>
        </w:r>
        <w:r w:rsidR="00725C39">
          <w:rPr>
            <w:noProof/>
            <w:webHidden/>
          </w:rPr>
          <w:t>3</w:t>
        </w:r>
      </w:hyperlink>
    </w:p>
    <w:p w14:paraId="146BA526" w14:textId="51700A8C" w:rsidR="001A322F" w:rsidRDefault="00B77636" w:rsidP="001A322F">
      <w:pPr>
        <w:pStyle w:val="TOC1"/>
        <w:tabs>
          <w:tab w:val="left" w:pos="440"/>
          <w:tab w:val="right" w:leader="dot" w:pos="10502"/>
        </w:tabs>
        <w:rPr>
          <w:noProof/>
        </w:rPr>
      </w:pPr>
      <w:hyperlink w:anchor="_REFERENCES" w:history="1">
        <w:r w:rsidR="00B77F77">
          <w:rPr>
            <w:rStyle w:val="Hyperlink"/>
            <w:noProof/>
          </w:rPr>
          <w:t>REFERENCES</w:t>
        </w:r>
        <w:r w:rsidR="001A322F">
          <w:rPr>
            <w:noProof/>
            <w:webHidden/>
          </w:rPr>
          <w:tab/>
        </w:r>
        <w:r w:rsidR="001A322F">
          <w:rPr>
            <w:noProof/>
            <w:webHidden/>
          </w:rPr>
          <w:fldChar w:fldCharType="begin"/>
        </w:r>
        <w:r w:rsidR="001A322F">
          <w:rPr>
            <w:noProof/>
            <w:webHidden/>
          </w:rPr>
          <w:instrText xml:space="preserve"> PAGEREF _Toc15842099 \h </w:instrText>
        </w:r>
        <w:r w:rsidR="001A322F">
          <w:rPr>
            <w:noProof/>
            <w:webHidden/>
          </w:rPr>
        </w:r>
        <w:r w:rsidR="001A322F">
          <w:rPr>
            <w:noProof/>
            <w:webHidden/>
          </w:rPr>
          <w:fldChar w:fldCharType="separate"/>
        </w:r>
        <w:r w:rsidR="001A322F">
          <w:rPr>
            <w:noProof/>
            <w:webHidden/>
          </w:rPr>
          <w:t>6</w:t>
        </w:r>
        <w:r w:rsidR="001A322F">
          <w:rPr>
            <w:noProof/>
            <w:webHidden/>
          </w:rPr>
          <w:fldChar w:fldCharType="end"/>
        </w:r>
      </w:hyperlink>
    </w:p>
    <w:p w14:paraId="6089E59E" w14:textId="24EB54C4" w:rsidR="00B66F1E" w:rsidRDefault="00B77636" w:rsidP="00B66F1E">
      <w:pPr>
        <w:pStyle w:val="TOC1"/>
        <w:tabs>
          <w:tab w:val="left" w:pos="440"/>
          <w:tab w:val="right" w:leader="dot" w:pos="10502"/>
        </w:tabs>
        <w:rPr>
          <w:noProof/>
        </w:rPr>
      </w:pPr>
      <w:hyperlink w:anchor="_BIBLIOGRAPHY" w:history="1">
        <w:r w:rsidR="00B66F1E" w:rsidRPr="00132323">
          <w:rPr>
            <w:rStyle w:val="Hyperlink"/>
            <w:noProof/>
          </w:rPr>
          <w:t>BIBLIOGRAPHY</w:t>
        </w:r>
        <w:r w:rsidR="00B66F1E">
          <w:rPr>
            <w:noProof/>
            <w:webHidden/>
          </w:rPr>
          <w:tab/>
        </w:r>
        <w:r w:rsidR="00B66F1E">
          <w:rPr>
            <w:noProof/>
            <w:webHidden/>
          </w:rPr>
          <w:fldChar w:fldCharType="begin"/>
        </w:r>
        <w:r w:rsidR="00B66F1E">
          <w:rPr>
            <w:noProof/>
            <w:webHidden/>
          </w:rPr>
          <w:instrText xml:space="preserve"> PAGEREF _Toc15842099 \h </w:instrText>
        </w:r>
        <w:r w:rsidR="00B66F1E">
          <w:rPr>
            <w:noProof/>
            <w:webHidden/>
          </w:rPr>
        </w:r>
        <w:r w:rsidR="00B66F1E">
          <w:rPr>
            <w:noProof/>
            <w:webHidden/>
          </w:rPr>
          <w:fldChar w:fldCharType="separate"/>
        </w:r>
        <w:r w:rsidR="00B66F1E">
          <w:rPr>
            <w:noProof/>
            <w:webHidden/>
          </w:rPr>
          <w:t>6</w:t>
        </w:r>
        <w:r w:rsidR="00B66F1E">
          <w:rPr>
            <w:noProof/>
            <w:webHidden/>
          </w:rPr>
          <w:fldChar w:fldCharType="end"/>
        </w:r>
      </w:hyperlink>
    </w:p>
    <w:p w14:paraId="7D4B7DA4" w14:textId="6B59F11F" w:rsidR="00F9532E" w:rsidRDefault="00F9532E" w:rsidP="00592242">
      <w:pPr>
        <w:pStyle w:val="Heading1"/>
        <w:ind w:firstLine="1080"/>
      </w:pPr>
      <w:bookmarkStart w:id="2" w:name="_LINKS_TO_GITHUB"/>
      <w:bookmarkStart w:id="3" w:name="_TABLE_OF_FIGURES"/>
      <w:bookmarkEnd w:id="2"/>
      <w:bookmarkEnd w:id="3"/>
      <w:r>
        <w:lastRenderedPageBreak/>
        <w:t>TABLE OF FIGURES</w:t>
      </w:r>
    </w:p>
    <w:p w14:paraId="748431B6" w14:textId="38B2D0B1" w:rsidR="00592242" w:rsidRDefault="00592242" w:rsidP="00592242">
      <w:pPr>
        <w:rPr>
          <w:color w:val="FF0000"/>
        </w:rPr>
      </w:pPr>
      <w:r w:rsidRPr="00592242">
        <w:rPr>
          <w:color w:val="FF0000"/>
        </w:rPr>
        <w:t>INSERT TABLE HERE WHEN ALL FIGS ADDED</w:t>
      </w:r>
    </w:p>
    <w:p w14:paraId="057750CF" w14:textId="77777777" w:rsidR="007A546B" w:rsidRPr="007A546B" w:rsidRDefault="007A546B" w:rsidP="007A546B"/>
    <w:p w14:paraId="6BC1C0D7" w14:textId="54671B08" w:rsidR="00EE3043" w:rsidRDefault="00D623D9" w:rsidP="007A546B">
      <w:pPr>
        <w:pStyle w:val="Heading1"/>
        <w:ind w:firstLine="1080"/>
      </w:pPr>
      <w:bookmarkStart w:id="4" w:name="_LINKS_TO_GITHUB_1"/>
      <w:bookmarkStart w:id="5" w:name="_Toc66478021"/>
      <w:bookmarkEnd w:id="4"/>
      <w:r w:rsidRPr="002B25CE">
        <w:t>LINKS TO GITHUB &amp; TRELLO</w:t>
      </w:r>
      <w:bookmarkEnd w:id="5"/>
    </w:p>
    <w:p w14:paraId="3123AAC4" w14:textId="59DFD6A7" w:rsidR="00D623D9" w:rsidRDefault="00B77636" w:rsidP="00D623D9">
      <w:pPr>
        <w:rPr>
          <w:rStyle w:val="Hyperlink"/>
        </w:rPr>
      </w:pPr>
      <w:hyperlink r:id="rId10" w:history="1">
        <w:r w:rsidR="00EE3043" w:rsidRPr="00EE3043">
          <w:rPr>
            <w:rStyle w:val="Hyperlink"/>
          </w:rPr>
          <w:t>GitHub Project Repository</w:t>
        </w:r>
      </w:hyperlink>
    </w:p>
    <w:p w14:paraId="7B3AAB2B" w14:textId="10940108" w:rsidR="005D34BC" w:rsidRDefault="00B77636" w:rsidP="00D623D9">
      <w:hyperlink r:id="rId11" w:history="1">
        <w:r w:rsidR="00B364F5" w:rsidRPr="00B364F5">
          <w:rPr>
            <w:rStyle w:val="Hyperlink"/>
          </w:rPr>
          <w:t>Team Project Trello Board</w:t>
        </w:r>
      </w:hyperlink>
    </w:p>
    <w:p w14:paraId="18F83CA4" w14:textId="77777777" w:rsidR="00B364F5" w:rsidRDefault="00B364F5" w:rsidP="00D623D9"/>
    <w:p w14:paraId="13569906" w14:textId="1BDA0EA4" w:rsidR="000F6C23" w:rsidRDefault="00655F4B" w:rsidP="007A7784">
      <w:pPr>
        <w:pStyle w:val="Heading1"/>
        <w:ind w:firstLine="1080"/>
      </w:pPr>
      <w:bookmarkStart w:id="6" w:name="_LINK_TO_RESERCH"/>
      <w:bookmarkStart w:id="7" w:name="_Toc66478023"/>
      <w:bookmarkEnd w:id="6"/>
      <w:r>
        <w:t>LINK</w:t>
      </w:r>
      <w:r w:rsidR="007A7784">
        <w:t>S</w:t>
      </w:r>
      <w:r>
        <w:t xml:space="preserve"> TO RESERCH DATA</w:t>
      </w:r>
      <w:bookmarkEnd w:id="7"/>
      <w:r>
        <w:t xml:space="preserve"> </w:t>
      </w:r>
    </w:p>
    <w:p w14:paraId="7EE9BB0B" w14:textId="77777777" w:rsidR="007A7784" w:rsidRDefault="00B77636" w:rsidP="007A7784">
      <w:pPr>
        <w:rPr>
          <w:rFonts w:cstheme="minorHAnsi"/>
        </w:rPr>
      </w:pPr>
      <w:hyperlink r:id="rId12" w:history="1">
        <w:r w:rsidR="007A7784" w:rsidRPr="001712B8">
          <w:rPr>
            <w:rStyle w:val="Hyperlink"/>
            <w:rFonts w:cstheme="minorHAnsi"/>
          </w:rPr>
          <w:t>Baby sleep Survey - Google Docs</w:t>
        </w:r>
      </w:hyperlink>
    </w:p>
    <w:p w14:paraId="137BEB83" w14:textId="5EFF7F6B" w:rsidR="00711A13" w:rsidRDefault="00B77636" w:rsidP="00711A13">
      <w:hyperlink r:id="rId13" w:history="1">
        <w:r w:rsidR="00E96541">
          <w:rPr>
            <w:rStyle w:val="Hyperlink"/>
          </w:rPr>
          <w:t>Research Data Folder on GitHub</w:t>
        </w:r>
      </w:hyperlink>
    </w:p>
    <w:p w14:paraId="1B186866" w14:textId="31EFB91B" w:rsidR="00FD1DF2" w:rsidRDefault="00FD1DF2" w:rsidP="00711A13">
      <w:r>
        <w:t>(Do we need to reorganize all data from design and research into this before submission?)</w:t>
      </w:r>
    </w:p>
    <w:p w14:paraId="549D14BA" w14:textId="77777777" w:rsidR="00D71759" w:rsidRPr="004A76A7" w:rsidRDefault="00D71759" w:rsidP="00711A13">
      <w:pPr>
        <w:rPr>
          <w:color w:val="538135" w:themeColor="accent6" w:themeShade="BF"/>
        </w:rPr>
      </w:pPr>
    </w:p>
    <w:p w14:paraId="0432F313" w14:textId="1FFDB687" w:rsidR="00725C39" w:rsidRPr="004A76A7" w:rsidRDefault="00725C39" w:rsidP="007A546B">
      <w:pPr>
        <w:pStyle w:val="Heading1"/>
        <w:ind w:firstLine="1080"/>
        <w:rPr>
          <w:color w:val="538135" w:themeColor="accent6" w:themeShade="BF"/>
        </w:rPr>
      </w:pPr>
      <w:bookmarkStart w:id="8" w:name="_OUTLINE_OF_THE"/>
      <w:bookmarkStart w:id="9" w:name="_Toc66478024"/>
      <w:bookmarkEnd w:id="8"/>
      <w:r w:rsidRPr="004A76A7">
        <w:rPr>
          <w:color w:val="538135" w:themeColor="accent6" w:themeShade="BF"/>
        </w:rPr>
        <w:t>OUTLINE OF THE PROBLEM</w:t>
      </w:r>
      <w:bookmarkEnd w:id="9"/>
    </w:p>
    <w:p w14:paraId="31A3CBBD" w14:textId="77777777" w:rsidR="00725C39" w:rsidRDefault="00725C39" w:rsidP="00725C39">
      <w:pPr>
        <w:rPr>
          <w:rFonts w:ascii="Verdana" w:hAnsi="Verdana"/>
          <w:sz w:val="24"/>
          <w:szCs w:val="24"/>
        </w:rPr>
      </w:pPr>
      <w:r w:rsidRPr="00593210">
        <w:rPr>
          <w:rFonts w:ascii="Verdana" w:hAnsi="Verdana"/>
          <w:sz w:val="24"/>
          <w:szCs w:val="24"/>
        </w:rPr>
        <w:t>The problem our team has set out to solve is a problem faced by people of all race,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w:t>
      </w:r>
      <w:proofErr w:type="spellStart"/>
      <w:r>
        <w:rPr>
          <w:rFonts w:ascii="Verdana" w:hAnsi="Verdana"/>
          <w:sz w:val="24"/>
          <w:szCs w:val="24"/>
        </w:rPr>
        <w:t>lla</w:t>
      </w:r>
      <w:proofErr w:type="spellEnd"/>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77777777" w:rsidR="00725C39" w:rsidRDefault="00725C39" w:rsidP="00725C39">
      <w:pPr>
        <w:rPr>
          <w:rFonts w:ascii="Verdana" w:hAnsi="Verdana"/>
          <w:color w:val="333333"/>
          <w:sz w:val="24"/>
          <w:szCs w:val="24"/>
          <w:shd w:val="clear" w:color="auto" w:fill="FFFFFF"/>
        </w:rPr>
      </w:pPr>
      <w:r>
        <w:rPr>
          <w:rFonts w:ascii="Verdana" w:hAnsi="Verdana"/>
          <w:sz w:val="24"/>
          <w:szCs w:val="24"/>
        </w:rPr>
        <w:t xml:space="preserve">Parents worldwide are using baby monitors as they can provide peace of mind around the comfort of their children, easing parental anxiety </w:t>
      </w:r>
      <w:r>
        <w:rPr>
          <w:rFonts w:ascii="Verdana" w:hAnsi="Verdana"/>
          <w:sz w:val="24"/>
          <w:szCs w:val="24"/>
        </w:rPr>
        <w:fldChar w:fldCharType="begin"/>
      </w:r>
      <w:r>
        <w:rPr>
          <w:rFonts w:ascii="Verdana" w:hAnsi="Verdana"/>
          <w:sz w:val="24"/>
          <w:szCs w:val="24"/>
        </w:rPr>
        <w:instrText xml:space="preserve"> ADDIN ZOTERO_ITEM CSL_CITATION {"citationID":"3tUX7v3c","properties":{"formattedCitation":"(Harwell, no date)","plainCitation":"(Harwell, no date)","noteIndex":0},"citationItems":[{"id":38,"uris":["http://zotero.org/users/7535039/items/F9X6CFLL"],"uri":["http://zotero.org/users/7535039/items/F9X6CFLL"],"itemData":{"id":38,"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schema":"https://github.com/citation-style-language/schema/raw/master/csl-citation.json"} </w:instrText>
      </w:r>
      <w:r>
        <w:rPr>
          <w:rFonts w:ascii="Verdana" w:hAnsi="Verdana"/>
          <w:sz w:val="24"/>
          <w:szCs w:val="24"/>
        </w:rPr>
        <w:fldChar w:fldCharType="separate"/>
      </w:r>
      <w:r w:rsidRPr="0050030C">
        <w:rPr>
          <w:rFonts w:ascii="Verdana" w:hAnsi="Verdana"/>
          <w:sz w:val="24"/>
        </w:rPr>
        <w:t xml:space="preserve">(Harwell, </w:t>
      </w:r>
      <w:r>
        <w:rPr>
          <w:rFonts w:ascii="Verdana" w:hAnsi="Verdana"/>
          <w:sz w:val="24"/>
        </w:rPr>
        <w:t>2021</w:t>
      </w:r>
      <w:r w:rsidRPr="0050030C">
        <w:rPr>
          <w:rFonts w:ascii="Verdana" w:hAnsi="Verdana"/>
          <w:sz w:val="24"/>
        </w:rPr>
        <w:t>)</w:t>
      </w:r>
      <w:r>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77777777" w:rsidR="00725C39" w:rsidRDefault="00725C39" w:rsidP="00725C39">
      <w:pPr>
        <w:ind w:firstLine="720"/>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77777777" w:rsidR="00725C39" w:rsidRDefault="00725C39" w:rsidP="00725C39">
      <w:pPr>
        <w:rPr>
          <w:rFonts w:ascii="Verdana" w:hAnsi="Verdana" w:cs="Times New Roman"/>
          <w:sz w:val="24"/>
          <w:szCs w:val="24"/>
        </w:rPr>
      </w:pP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 xml:space="preserve">In light of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725C39">
      <w:pPr>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77777777" w:rsidR="00725C39" w:rsidRPr="00C910F4" w:rsidRDefault="00725C39" w:rsidP="00725C39">
      <w:pPr>
        <w:rPr>
          <w:rFonts w:ascii="Verdana" w:hAnsi="Verdana" w:cs="Times New Roman"/>
          <w:color w:val="5B9BD5" w:themeColor="accent5"/>
          <w:sz w:val="24"/>
          <w:szCs w:val="24"/>
        </w:rPr>
      </w:pPr>
      <w:r>
        <w:rPr>
          <w:rFonts w:ascii="Verdana" w:hAnsi="Verdana" w:cs="Times New Roman"/>
          <w:sz w:val="24"/>
          <w:szCs w:val="24"/>
        </w:rPr>
        <w:t xml:space="preserve">As a solution to the above-mentioned problems, our group propose the installation of an IoT baby monitor featuring a crying-alert, night-light  and a speaker which will play </w:t>
      </w:r>
      <w:r>
        <w:rPr>
          <w:rFonts w:ascii="Verdana" w:hAnsi="Verdana" w:cs="Times New Roman"/>
          <w:sz w:val="24"/>
          <w:szCs w:val="24"/>
        </w:rPr>
        <w:lastRenderedPageBreak/>
        <w:t xml:space="preserve">a lullaby. These components of the device will be triggered by a sound </w:t>
      </w:r>
      <w:r w:rsidRPr="00C910F4">
        <w:rPr>
          <w:rFonts w:ascii="Verdana" w:hAnsi="Verdana" w:cs="Times New Roman"/>
          <w:color w:val="5B9BD5" w:themeColor="accent5"/>
          <w:sz w:val="24"/>
          <w:szCs w:val="24"/>
        </w:rPr>
        <w:t>and movement sensors.</w:t>
      </w:r>
    </w:p>
    <w:p w14:paraId="2544A70F" w14:textId="77777777" w:rsidR="00725C39" w:rsidRDefault="00725C39" w:rsidP="00725C39">
      <w:pPr>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proofErr w:type="spellStart"/>
      <w:r>
        <w:rPr>
          <w:rFonts w:ascii="Verdana" w:hAnsi="Verdana" w:cs="Times New Roman"/>
          <w:sz w:val="24"/>
          <w:szCs w:val="24"/>
        </w:rPr>
        <w:t>metal</w:t>
      </w:r>
      <w:proofErr w:type="spellEnd"/>
      <w:r>
        <w:rPr>
          <w:rFonts w:ascii="Verdana" w:hAnsi="Verdana" w:cs="Times New Roman"/>
          <w:sz w:val="24"/>
          <w:szCs w:val="24"/>
        </w:rPr>
        <w:t xml:space="preserve"> health effects experienced by people.</w:t>
      </w:r>
    </w:p>
    <w:p w14:paraId="55C9B4C7" w14:textId="77777777" w:rsidR="00725C39" w:rsidRPr="00150F5C" w:rsidRDefault="00725C39" w:rsidP="00725C39">
      <w:pPr>
        <w:rPr>
          <w:rFonts w:ascii="Verdana" w:hAnsi="Verdana"/>
          <w:color w:val="333333"/>
          <w:sz w:val="24"/>
          <w:szCs w:val="24"/>
          <w:shd w:val="clear" w:color="auto" w:fill="FFFFFF"/>
        </w:rPr>
      </w:pPr>
      <w:r>
        <w:rPr>
          <w:rFonts w:ascii="Verdana" w:hAnsi="Verdana" w:cs="Times New Roman"/>
          <w:color w:val="5B9BD5" w:themeColor="accent5"/>
          <w:sz w:val="24"/>
          <w:szCs w:val="24"/>
        </w:rPr>
        <w:t>Should I work in some of our own research findings???</w:t>
      </w:r>
    </w:p>
    <w:p w14:paraId="36291753" w14:textId="22D97C05" w:rsidR="00725C39" w:rsidRDefault="00725C39" w:rsidP="00725C39">
      <w:pPr>
        <w:ind w:firstLine="720"/>
        <w:rPr>
          <w:rFonts w:ascii="Verdana" w:hAnsi="Verdana"/>
          <w:color w:val="70AD47" w:themeColor="accent6"/>
          <w:sz w:val="24"/>
          <w:szCs w:val="24"/>
        </w:rPr>
      </w:pPr>
      <w:r w:rsidRPr="00136C82">
        <w:rPr>
          <w:rFonts w:ascii="Verdana" w:hAnsi="Verdana"/>
          <w:color w:val="70AD47" w:themeColor="accent6"/>
          <w:sz w:val="24"/>
          <w:szCs w:val="24"/>
        </w:rPr>
        <w:t>While not a new development, baby monitors are still a useful tool used by many, and with the rise of the Internet of Things, they can now take on a new dimension.</w:t>
      </w:r>
      <w:r>
        <w:rPr>
          <w:rFonts w:ascii="Verdana" w:hAnsi="Verdana"/>
          <w:color w:val="70AD47" w:themeColor="accent6"/>
          <w:sz w:val="24"/>
          <w:szCs w:val="24"/>
        </w:rPr>
        <w:t xml:space="preserve"> The ability to produce a report on nightly activity of a child </w:t>
      </w:r>
      <w:proofErr w:type="gramStart"/>
      <w:r>
        <w:rPr>
          <w:rFonts w:ascii="Verdana" w:hAnsi="Verdana"/>
          <w:color w:val="70AD47" w:themeColor="accent6"/>
          <w:sz w:val="24"/>
          <w:szCs w:val="24"/>
        </w:rPr>
        <w:t>through the use of</w:t>
      </w:r>
      <w:proofErr w:type="gramEnd"/>
      <w:r>
        <w:rPr>
          <w:rFonts w:ascii="Verdana" w:hAnsi="Verdana"/>
          <w:color w:val="70AD47" w:themeColor="accent6"/>
          <w:sz w:val="24"/>
          <w:szCs w:val="24"/>
        </w:rPr>
        <w:t xml:space="preserve"> an API will allow a parent or career to monitor the child </w:t>
      </w:r>
      <w:proofErr w:type="spellStart"/>
      <w:r>
        <w:rPr>
          <w:rFonts w:ascii="Verdana" w:hAnsi="Verdana"/>
          <w:color w:val="70AD47" w:themeColor="accent6"/>
          <w:sz w:val="24"/>
          <w:szCs w:val="24"/>
        </w:rPr>
        <w:t>nightime</w:t>
      </w:r>
      <w:proofErr w:type="spellEnd"/>
      <w:r>
        <w:rPr>
          <w:rFonts w:ascii="Verdana" w:hAnsi="Verdana"/>
          <w:color w:val="70AD47" w:themeColor="accent6"/>
          <w:sz w:val="24"/>
          <w:szCs w:val="24"/>
        </w:rPr>
        <w:t xml:space="preserve"> </w:t>
      </w:r>
      <w:proofErr w:type="spellStart"/>
      <w:r>
        <w:rPr>
          <w:rFonts w:ascii="Verdana" w:hAnsi="Verdana"/>
          <w:color w:val="70AD47" w:themeColor="accent6"/>
          <w:sz w:val="24"/>
          <w:szCs w:val="24"/>
        </w:rPr>
        <w:t>behaviour</w:t>
      </w:r>
      <w:proofErr w:type="spellEnd"/>
      <w:r>
        <w:rPr>
          <w:rFonts w:ascii="Verdana" w:hAnsi="Verdana"/>
          <w:color w:val="70AD47" w:themeColor="accent6"/>
          <w:sz w:val="24"/>
          <w:szCs w:val="24"/>
        </w:rPr>
        <w:t xml:space="preserve">, further enforcing their comfort in not always rising to check on the child. </w:t>
      </w:r>
    </w:p>
    <w:p w14:paraId="0C778849" w14:textId="77777777" w:rsidR="00A75B93" w:rsidRPr="00136C82" w:rsidRDefault="00A75B93" w:rsidP="00725C39">
      <w:pPr>
        <w:ind w:firstLine="720"/>
        <w:rPr>
          <w:rFonts w:ascii="Verdana" w:hAnsi="Verdana"/>
          <w:color w:val="70AD47" w:themeColor="accent6"/>
          <w:sz w:val="24"/>
          <w:szCs w:val="24"/>
        </w:rPr>
      </w:pPr>
    </w:p>
    <w:p w14:paraId="59C303CA" w14:textId="6A8BE865" w:rsidR="009414DE" w:rsidRDefault="00A75B93" w:rsidP="00A75B93">
      <w:pPr>
        <w:pStyle w:val="Heading1"/>
        <w:ind w:firstLine="1080"/>
        <w:rPr>
          <w:noProof/>
          <w:color w:val="538135" w:themeColor="accent6" w:themeShade="BF"/>
        </w:rPr>
      </w:pPr>
      <w:bookmarkStart w:id="10" w:name="_SUMMARY_OF_PROBLEM"/>
      <w:bookmarkEnd w:id="10"/>
      <w:r w:rsidRPr="00A75B93">
        <w:rPr>
          <w:noProof/>
          <w:color w:val="538135" w:themeColor="accent6" w:themeShade="BF"/>
        </w:rPr>
        <w:t>SUMMARY OF PROBLEM SOLUTIONS</w:t>
      </w:r>
    </w:p>
    <w:p w14:paraId="145F5C36" w14:textId="4B154F24" w:rsidR="00A75B93" w:rsidRPr="002D1B0C" w:rsidRDefault="002D1B0C" w:rsidP="00A75B93">
      <w:pPr>
        <w:rPr>
          <w:color w:val="FF0000"/>
        </w:rPr>
      </w:pPr>
      <w:r w:rsidRPr="002D1B0C">
        <w:rPr>
          <w:color w:val="FF0000"/>
        </w:rPr>
        <w:t>DO WE EVEN NEED THIS</w:t>
      </w:r>
      <w:r>
        <w:rPr>
          <w:color w:val="FF0000"/>
        </w:rPr>
        <w:t xml:space="preserve"> SECTION</w:t>
      </w:r>
      <w:r w:rsidRPr="002D1B0C">
        <w:rPr>
          <w:color w:val="FF0000"/>
        </w:rPr>
        <w:t>?</w:t>
      </w:r>
    </w:p>
    <w:p w14:paraId="129C791C" w14:textId="77777777" w:rsidR="00A75B93" w:rsidRPr="00A75B93" w:rsidRDefault="00A75B93" w:rsidP="00A75B93"/>
    <w:p w14:paraId="135FDB58" w14:textId="21E52868" w:rsidR="009414DE" w:rsidRDefault="00003F43" w:rsidP="00B00882">
      <w:pPr>
        <w:pStyle w:val="Heading1"/>
        <w:ind w:firstLine="1080"/>
      </w:pPr>
      <w:bookmarkStart w:id="11" w:name="_REQUIREMENTS"/>
      <w:bookmarkStart w:id="12" w:name="_Toc66478025"/>
      <w:bookmarkEnd w:id="11"/>
      <w:r w:rsidRPr="00D660D2">
        <w:t>REQUIREMENTS</w:t>
      </w:r>
      <w:bookmarkEnd w:id="12"/>
    </w:p>
    <w:p w14:paraId="6F4BF405" w14:textId="1A05223B" w:rsidR="00D660D2" w:rsidRPr="008E7DFF" w:rsidRDefault="005078C6" w:rsidP="00D660D2">
      <w:pPr>
        <w:pStyle w:val="ListParagraph"/>
        <w:numPr>
          <w:ilvl w:val="0"/>
          <w:numId w:val="1"/>
        </w:numPr>
        <w:rPr>
          <w:rFonts w:ascii="Verdana" w:hAnsi="Verdana"/>
          <w:sz w:val="24"/>
          <w:szCs w:val="24"/>
        </w:rPr>
      </w:pPr>
      <w:r w:rsidRPr="008E7DFF">
        <w:rPr>
          <w:rFonts w:ascii="Verdana" w:hAnsi="Verdana"/>
          <w:sz w:val="24"/>
          <w:szCs w:val="24"/>
        </w:rPr>
        <w:t xml:space="preserve">The device </w:t>
      </w:r>
      <w:proofErr w:type="gramStart"/>
      <w:r w:rsidRPr="008E7DFF">
        <w:rPr>
          <w:rFonts w:ascii="Verdana" w:hAnsi="Verdana"/>
          <w:sz w:val="24"/>
          <w:szCs w:val="24"/>
        </w:rPr>
        <w:t>has to</w:t>
      </w:r>
      <w:proofErr w:type="gramEnd"/>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3626B5">
      <w:pPr>
        <w:pStyle w:val="ListParagrap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865F73">
      <w:pPr>
        <w:pStyle w:val="ListParagraph"/>
        <w:numPr>
          <w:ilvl w:val="0"/>
          <w:numId w:val="1"/>
        </w:numPr>
        <w:rPr>
          <w:rFonts w:ascii="Verdana" w:hAnsi="Verdana"/>
          <w:sz w:val="24"/>
          <w:szCs w:val="24"/>
        </w:rPr>
      </w:pPr>
      <w:r>
        <w:rPr>
          <w:rFonts w:ascii="Verdana" w:hAnsi="Verdana"/>
          <w:sz w:val="24"/>
          <w:szCs w:val="24"/>
        </w:rPr>
        <w:t xml:space="preserve">Device will detect and record room </w:t>
      </w:r>
      <w:proofErr w:type="gramStart"/>
      <w:r>
        <w:rPr>
          <w:rFonts w:ascii="Verdana" w:hAnsi="Verdana"/>
          <w:sz w:val="24"/>
          <w:szCs w:val="24"/>
        </w:rPr>
        <w:t>temperature</w:t>
      </w:r>
      <w:proofErr w:type="gramEnd"/>
    </w:p>
    <w:p w14:paraId="699BFC62" w14:textId="2072E992" w:rsidR="009F6185" w:rsidRDefault="009F6185" w:rsidP="00865F73">
      <w:pPr>
        <w:pStyle w:val="ListParagraph"/>
        <w:rPr>
          <w:rFonts w:ascii="Verdana" w:hAnsi="Verdana"/>
          <w:sz w:val="24"/>
          <w:szCs w:val="24"/>
        </w:rPr>
      </w:pPr>
    </w:p>
    <w:p w14:paraId="340D9FD7" w14:textId="04201C91" w:rsidR="00D468F5" w:rsidRDefault="00D468F5" w:rsidP="00D468F5">
      <w:pPr>
        <w:pStyle w:val="ListParagraph"/>
        <w:numPr>
          <w:ilvl w:val="0"/>
          <w:numId w:val="1"/>
        </w:numPr>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D468F5">
      <w:pPr>
        <w:pStyle w:val="ListParagrap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72603A">
      <w:pPr>
        <w:pStyle w:val="ListParagraph"/>
        <w:numPr>
          <w:ilvl w:val="0"/>
          <w:numId w:val="1"/>
        </w:numPr>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392DBB64" w:rsidR="00980F69" w:rsidRDefault="00360A08" w:rsidP="008904B4">
      <w:pPr>
        <w:pStyle w:val="ListParagrap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proofErr w:type="gramStart"/>
      <w:r w:rsidR="008904B4">
        <w:rPr>
          <w:rFonts w:ascii="Verdana" w:hAnsi="Verdana"/>
          <w:sz w:val="24"/>
          <w:szCs w:val="24"/>
        </w:rPr>
        <w:t>a</w:t>
      </w:r>
      <w:proofErr w:type="gramEnd"/>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8904B4">
      <w:pPr>
        <w:pStyle w:val="ListParagraph"/>
        <w:rPr>
          <w:rFonts w:ascii="Verdana" w:hAnsi="Verdana"/>
          <w:sz w:val="24"/>
          <w:szCs w:val="24"/>
        </w:rPr>
      </w:pPr>
    </w:p>
    <w:p w14:paraId="63AD81A7" w14:textId="388C2E68" w:rsidR="00980F69" w:rsidRDefault="00980F69" w:rsidP="00980F69">
      <w:pPr>
        <w:pStyle w:val="ListParagraph"/>
        <w:numPr>
          <w:ilvl w:val="0"/>
          <w:numId w:val="1"/>
        </w:numPr>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460044">
      <w:pPr>
        <w:pStyle w:val="ListParagrap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887C16">
      <w:pPr>
        <w:pStyle w:val="ListParagrap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887C16">
      <w:pPr>
        <w:pStyle w:val="ListParagraph"/>
        <w:rPr>
          <w:rFonts w:ascii="Verdana" w:hAnsi="Verdana"/>
          <w:sz w:val="24"/>
          <w:szCs w:val="24"/>
        </w:rPr>
      </w:pPr>
    </w:p>
    <w:p w14:paraId="2CEC3BA5" w14:textId="7BB61937" w:rsidR="00887C16" w:rsidRDefault="006C5432" w:rsidP="00887C16">
      <w:pPr>
        <w:pStyle w:val="ListParagraph"/>
        <w:numPr>
          <w:ilvl w:val="0"/>
          <w:numId w:val="1"/>
        </w:numPr>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3AD83D4F" w14:textId="77777777" w:rsidR="00975A1B" w:rsidRDefault="00975A1B" w:rsidP="0072603A">
      <w:pPr>
        <w:rPr>
          <w:rFonts w:ascii="Verdana" w:hAnsi="Verdana"/>
          <w:sz w:val="24"/>
          <w:szCs w:val="24"/>
        </w:rPr>
      </w:pPr>
    </w:p>
    <w:p w14:paraId="17D29820" w14:textId="0522B1EF" w:rsidR="001D6561" w:rsidRDefault="001D6561" w:rsidP="0072603A">
      <w:pPr>
        <w:rPr>
          <w:rFonts w:ascii="Verdana" w:hAnsi="Verdana"/>
          <w:sz w:val="24"/>
          <w:szCs w:val="24"/>
        </w:rPr>
      </w:pPr>
    </w:p>
    <w:p w14:paraId="6790EE36" w14:textId="4A436F32" w:rsidR="001D6561" w:rsidRDefault="003E6608" w:rsidP="003E6608">
      <w:pPr>
        <w:pStyle w:val="Heading1"/>
        <w:ind w:left="0"/>
      </w:pPr>
      <w:bookmarkStart w:id="13" w:name="_1.RESEARCH"/>
      <w:bookmarkStart w:id="14" w:name="_Toc66478026"/>
      <w:bookmarkEnd w:id="13"/>
      <w:r>
        <w:lastRenderedPageBreak/>
        <w:t>1.</w:t>
      </w:r>
      <w:r w:rsidR="00307D13" w:rsidRPr="009E0377">
        <w:t>RESEARCH</w:t>
      </w:r>
      <w:bookmarkEnd w:id="14"/>
    </w:p>
    <w:p w14:paraId="14B4DB7D" w14:textId="3EF75A86" w:rsidR="00975A1B" w:rsidRPr="0078464A" w:rsidRDefault="00975A1B" w:rsidP="00975A1B">
      <w:pPr>
        <w:pStyle w:val="Heading2"/>
        <w:rPr>
          <w:caps/>
          <w:sz w:val="24"/>
          <w:szCs w:val="24"/>
        </w:rPr>
      </w:pPr>
      <w:r>
        <w:t>1.</w:t>
      </w:r>
      <w:r w:rsidR="004041FF">
        <w:t>1</w:t>
      </w:r>
      <w:r>
        <w:t xml:space="preserve"> </w:t>
      </w:r>
      <w:r w:rsidRPr="0078464A">
        <w:rPr>
          <w:caps/>
        </w:rPr>
        <w:t>Online Research of Babies Sleep Cycles.</w:t>
      </w:r>
    </w:p>
    <w:p w14:paraId="79551170" w14:textId="0E0CF4BE" w:rsidR="00975A1B" w:rsidRPr="006D2E7E" w:rsidRDefault="00975A1B" w:rsidP="00975A1B">
      <w:pPr>
        <w:pStyle w:val="Heading3"/>
        <w:rPr>
          <w:caps/>
          <w:color w:val="538135" w:themeColor="accent6" w:themeShade="BF"/>
        </w:rPr>
      </w:pPr>
      <w:bookmarkStart w:id="15" w:name="_Toc66478029"/>
      <w:r>
        <w:rPr>
          <w:caps/>
          <w:color w:val="538135" w:themeColor="accent6" w:themeShade="BF"/>
        </w:rPr>
        <w:t>1.</w:t>
      </w:r>
      <w:r w:rsidR="004041FF">
        <w:rPr>
          <w:caps/>
          <w:color w:val="538135" w:themeColor="accent6" w:themeShade="BF"/>
        </w:rPr>
        <w:t>1</w:t>
      </w:r>
      <w:r>
        <w:rPr>
          <w:caps/>
          <w:color w:val="538135" w:themeColor="accent6" w:themeShade="BF"/>
        </w:rPr>
        <w:t xml:space="preserve">.1 </w:t>
      </w:r>
      <w:r w:rsidRPr="006D2E7E">
        <w:rPr>
          <w:caps/>
          <w:color w:val="538135" w:themeColor="accent6" w:themeShade="BF"/>
        </w:rPr>
        <w:t>Sleep-movement and Noise</w:t>
      </w:r>
      <w:bookmarkEnd w:id="15"/>
    </w:p>
    <w:p w14:paraId="4F8AFD62" w14:textId="77777777" w:rsidR="00975A1B" w:rsidRPr="002C35AF" w:rsidRDefault="00975A1B" w:rsidP="00975A1B">
      <w:r>
        <w:t>Over a 24-hour period a baby can sleep for 14-15 hours, this is broken up into 2-to-3-hour periods,</w:t>
      </w:r>
      <w:r w:rsidRPr="002C35AF">
        <w:t xml:space="preserve"> </w:t>
      </w:r>
      <w:r>
        <w:t>a</w:t>
      </w:r>
      <w:r w:rsidRPr="002C35AF">
        <w:t>s y</w:t>
      </w:r>
      <w:r>
        <w:t xml:space="preserve">ou can see from the below graph the sleep cycle of a child changes rapidly as they get older. Soon after being born the child will sleep almost equally through the night and day. As they get older there sleeping cycle will closer resemble a normal pattern, that being sleeping mostly during the night. </w:t>
      </w:r>
    </w:p>
    <w:p w14:paraId="222770A5" w14:textId="77777777" w:rsidR="00975A1B" w:rsidRDefault="00975A1B" w:rsidP="00975A1B">
      <w:r>
        <w:t xml:space="preserve">Newborn babies are very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5E192DD3" w14:textId="5CFE854D" w:rsidR="00975A1B" w:rsidRDefault="00975A1B" w:rsidP="00975A1B">
      <w:r>
        <w:tab/>
        <w:t xml:space="preserve">Parallel to movement Newborn babies are also quite noisy sleepers, their breathing can be irregular, and they may wake up briefly and whimper. It is recommended by doctors to wait out the babies first whimpers without lifting or comforting the child. It is very likely that the baby is still in a light sleep. The child should only be picked up and comforted if </w:t>
      </w:r>
      <w:proofErr w:type="gramStart"/>
      <w:r>
        <w:t>it’s</w:t>
      </w:r>
      <w:proofErr w:type="gramEnd"/>
      <w:r>
        <w:t xml:space="preserve"> clear that they are awake.</w:t>
      </w:r>
    </w:p>
    <w:p w14:paraId="2B4CBFAE" w14:textId="77777777" w:rsidR="009615A0" w:rsidRDefault="009615A0" w:rsidP="00975A1B"/>
    <w:p w14:paraId="06FFE739" w14:textId="77777777" w:rsidR="00975A1B" w:rsidRDefault="00975A1B" w:rsidP="00975A1B">
      <w:pPr>
        <w:keepNext/>
        <w:jc w:val="center"/>
      </w:pPr>
      <w:r>
        <w:rPr>
          <w:noProof/>
        </w:rPr>
        <w:drawing>
          <wp:inline distT="0" distB="0" distL="0" distR="0" wp14:anchorId="1DC8A005" wp14:editId="34AFA80D">
            <wp:extent cx="2458202" cy="1547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77548" cy="1559835"/>
                    </a:xfrm>
                    <a:prstGeom prst="rect">
                      <a:avLst/>
                    </a:prstGeom>
                    <a:noFill/>
                    <a:ln>
                      <a:noFill/>
                    </a:ln>
                  </pic:spPr>
                </pic:pic>
              </a:graphicData>
            </a:graphic>
          </wp:inline>
        </w:drawing>
      </w:r>
    </w:p>
    <w:p w14:paraId="22563AF1" w14:textId="77777777" w:rsidR="00975A1B" w:rsidRDefault="00975A1B" w:rsidP="00975A1B">
      <w:pPr>
        <w:pStyle w:val="Caption"/>
        <w:jc w:val="center"/>
      </w:pPr>
      <w:r>
        <w:t xml:space="preserve">Figure </w:t>
      </w:r>
      <w:r>
        <w:fldChar w:fldCharType="begin"/>
      </w:r>
      <w:r>
        <w:instrText xml:space="preserve"> SEQ Figure \* ARABIC </w:instrText>
      </w:r>
      <w:r>
        <w:fldChar w:fldCharType="separate"/>
      </w:r>
      <w:r>
        <w:rPr>
          <w:noProof/>
        </w:rPr>
        <w:t>11</w:t>
      </w:r>
      <w:r>
        <w:fldChar w:fldCharType="end"/>
      </w:r>
      <w:r>
        <w:t>.1</w:t>
      </w:r>
    </w:p>
    <w:p w14:paraId="61200318" w14:textId="77777777" w:rsidR="00975A1B" w:rsidRPr="006D2E7E" w:rsidRDefault="00975A1B" w:rsidP="00975A1B">
      <w:pPr>
        <w:jc w:val="center"/>
        <w:rPr>
          <w:sz w:val="18"/>
          <w:szCs w:val="18"/>
        </w:rPr>
      </w:pPr>
      <w:r w:rsidRPr="006D2E7E">
        <w:rPr>
          <w:rFonts w:ascii="Verdana" w:hAnsi="Verdana"/>
          <w:color w:val="000000"/>
          <w:sz w:val="20"/>
          <w:szCs w:val="20"/>
          <w:shd w:val="clear" w:color="auto" w:fill="FFFFFF"/>
        </w:rPr>
        <w:t>Baby sleep chart based on Swiss study (</w:t>
      </w:r>
      <w:proofErr w:type="spellStart"/>
      <w:r w:rsidRPr="006D2E7E">
        <w:rPr>
          <w:rFonts w:ascii="Verdana" w:hAnsi="Verdana"/>
          <w:color w:val="000000"/>
          <w:sz w:val="20"/>
          <w:szCs w:val="20"/>
          <w:shd w:val="clear" w:color="auto" w:fill="FFFFFF"/>
        </w:rPr>
        <w:t>Iglowstein</w:t>
      </w:r>
      <w:proofErr w:type="spellEnd"/>
      <w:r w:rsidRPr="006D2E7E">
        <w:rPr>
          <w:rFonts w:ascii="Verdana" w:hAnsi="Verdana"/>
          <w:color w:val="000000"/>
          <w:sz w:val="20"/>
          <w:szCs w:val="20"/>
          <w:shd w:val="clear" w:color="auto" w:fill="FFFFFF"/>
        </w:rPr>
        <w:t xml:space="preserve"> et al 2003)</w:t>
      </w:r>
    </w:p>
    <w:p w14:paraId="24239DDE" w14:textId="77777777" w:rsidR="00975A1B" w:rsidRDefault="00975A1B" w:rsidP="00975A1B">
      <w:pPr>
        <w:jc w:val="center"/>
      </w:pPr>
    </w:p>
    <w:p w14:paraId="056C0194" w14:textId="77777777" w:rsidR="00975A1B" w:rsidRDefault="00975A1B" w:rsidP="00975A1B">
      <w:pPr>
        <w:jc w:val="center"/>
      </w:pPr>
    </w:p>
    <w:p w14:paraId="1B853986" w14:textId="77777777" w:rsidR="00975A1B" w:rsidRDefault="00975A1B" w:rsidP="00975A1B">
      <w:pPr>
        <w:jc w:val="center"/>
      </w:pPr>
    </w:p>
    <w:p w14:paraId="60FC8A57" w14:textId="77777777" w:rsidR="00975A1B" w:rsidRDefault="00975A1B" w:rsidP="00975A1B">
      <w:pPr>
        <w:keepNext/>
        <w:jc w:val="center"/>
      </w:pPr>
      <w:r>
        <w:rPr>
          <w:noProof/>
        </w:rPr>
        <w:lastRenderedPageBreak/>
        <w:drawing>
          <wp:inline distT="0" distB="0" distL="0" distR="0" wp14:anchorId="51CEBD98" wp14:editId="034C61A0">
            <wp:extent cx="2997642" cy="2035618"/>
            <wp:effectExtent l="0" t="0" r="0" b="3175"/>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8288" cy="2103964"/>
                    </a:xfrm>
                    <a:prstGeom prst="rect">
                      <a:avLst/>
                    </a:prstGeom>
                    <a:noFill/>
                    <a:ln>
                      <a:noFill/>
                    </a:ln>
                  </pic:spPr>
                </pic:pic>
              </a:graphicData>
            </a:graphic>
          </wp:inline>
        </w:drawing>
      </w:r>
    </w:p>
    <w:p w14:paraId="53542271" w14:textId="77777777" w:rsidR="00975A1B" w:rsidRPr="00BE0688" w:rsidRDefault="00975A1B" w:rsidP="00975A1B">
      <w:pPr>
        <w:pStyle w:val="Caption"/>
        <w:jc w:val="center"/>
      </w:pPr>
      <w:r>
        <w:t xml:space="preserve">Figure </w:t>
      </w:r>
      <w:r>
        <w:fldChar w:fldCharType="begin"/>
      </w:r>
      <w:r>
        <w:instrText xml:space="preserve"> SEQ Figure \* ARABIC </w:instrText>
      </w:r>
      <w:r>
        <w:fldChar w:fldCharType="separate"/>
      </w:r>
      <w:r>
        <w:rPr>
          <w:noProof/>
        </w:rPr>
        <w:t>12</w:t>
      </w:r>
      <w:r>
        <w:fldChar w:fldCharType="end"/>
      </w:r>
      <w:r>
        <w:t>.1</w:t>
      </w:r>
    </w:p>
    <w:p w14:paraId="5DBA2609" w14:textId="77777777" w:rsidR="00975A1B" w:rsidRDefault="00975A1B" w:rsidP="00975A1B">
      <w:pPr>
        <w:rPr>
          <w:sz w:val="24"/>
          <w:szCs w:val="24"/>
          <w:u w:val="single"/>
        </w:rPr>
      </w:pPr>
    </w:p>
    <w:p w14:paraId="49521111" w14:textId="37DE87D7" w:rsidR="00975A1B" w:rsidRPr="00176066" w:rsidRDefault="00975A1B" w:rsidP="00975A1B">
      <w:pPr>
        <w:pStyle w:val="Heading3"/>
        <w:rPr>
          <w:caps/>
          <w:color w:val="538135" w:themeColor="accent6" w:themeShade="BF"/>
        </w:rPr>
      </w:pPr>
      <w:bookmarkStart w:id="16" w:name="_Music_/_White"/>
      <w:bookmarkStart w:id="17" w:name="_Toc66478030"/>
      <w:bookmarkEnd w:id="16"/>
      <w:r>
        <w:rPr>
          <w:caps/>
          <w:color w:val="538135" w:themeColor="accent6" w:themeShade="BF"/>
        </w:rPr>
        <w:t>1.</w:t>
      </w:r>
      <w:r w:rsidR="004041FF">
        <w:rPr>
          <w:caps/>
          <w:color w:val="538135" w:themeColor="accent6" w:themeShade="BF"/>
        </w:rPr>
        <w:t>1</w:t>
      </w:r>
      <w:r>
        <w:rPr>
          <w:caps/>
          <w:color w:val="538135" w:themeColor="accent6" w:themeShade="BF"/>
        </w:rPr>
        <w:t xml:space="preserve">.2 </w:t>
      </w:r>
      <w:r w:rsidRPr="00176066">
        <w:rPr>
          <w:caps/>
          <w:color w:val="538135" w:themeColor="accent6" w:themeShade="BF"/>
        </w:rPr>
        <w:t>Music</w:t>
      </w:r>
      <w:r>
        <w:rPr>
          <w:caps/>
          <w:color w:val="538135" w:themeColor="accent6" w:themeShade="BF"/>
        </w:rPr>
        <w:t xml:space="preserve"> </w:t>
      </w:r>
      <w:r w:rsidRPr="00176066">
        <w:rPr>
          <w:caps/>
          <w:color w:val="538135" w:themeColor="accent6" w:themeShade="BF"/>
        </w:rPr>
        <w:t>/ White noise</w:t>
      </w:r>
      <w:bookmarkEnd w:id="17"/>
    </w:p>
    <w:p w14:paraId="6C65A54B" w14:textId="77777777" w:rsidR="00975A1B" w:rsidRDefault="00975A1B" w:rsidP="00975A1B">
      <w: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Default="00975A1B" w:rsidP="00975A1B">
      <w:r>
        <w:t xml:space="preserve">Studies have shown that, the hum of a fan/ soft music or white noise being immitted through a speaker may ease this discomfort. </w:t>
      </w:r>
    </w:p>
    <w:p w14:paraId="4E37DC7C" w14:textId="77777777" w:rsidR="00975A1B" w:rsidRDefault="00975A1B" w:rsidP="00975A1B">
      <w:r>
        <w:t xml:space="preserve">Again, as with movement and noise this eases as they get older, as their sleeping pattern becomes more regular. </w:t>
      </w:r>
    </w:p>
    <w:p w14:paraId="50126BE5" w14:textId="77777777" w:rsidR="00975A1B" w:rsidRDefault="00975A1B" w:rsidP="00975A1B"/>
    <w:p w14:paraId="6DC20AC7" w14:textId="0970F8FF" w:rsidR="00975A1B" w:rsidRPr="00176066" w:rsidRDefault="00975A1B" w:rsidP="00975A1B">
      <w:pPr>
        <w:pStyle w:val="Heading3"/>
        <w:jc w:val="both"/>
        <w:rPr>
          <w:caps/>
          <w:color w:val="538135" w:themeColor="accent6" w:themeShade="BF"/>
        </w:rPr>
      </w:pPr>
      <w:bookmarkStart w:id="18" w:name="_Toc66478031"/>
      <w:r>
        <w:rPr>
          <w:caps/>
          <w:color w:val="538135" w:themeColor="accent6" w:themeShade="BF"/>
        </w:rPr>
        <w:t>1.</w:t>
      </w:r>
      <w:r w:rsidR="004041FF">
        <w:rPr>
          <w:caps/>
          <w:color w:val="538135" w:themeColor="accent6" w:themeShade="BF"/>
        </w:rPr>
        <w:t>1</w:t>
      </w:r>
      <w:r>
        <w:rPr>
          <w:caps/>
          <w:color w:val="538135" w:themeColor="accent6" w:themeShade="BF"/>
        </w:rPr>
        <w:t xml:space="preserve">.3 </w:t>
      </w:r>
      <w:r w:rsidRPr="00176066">
        <w:rPr>
          <w:caps/>
          <w:color w:val="538135" w:themeColor="accent6" w:themeShade="BF"/>
        </w:rPr>
        <w:t>Applying research to the scope of our project</w:t>
      </w:r>
      <w:bookmarkEnd w:id="18"/>
      <w:r w:rsidRPr="00176066">
        <w:rPr>
          <w:caps/>
          <w:color w:val="538135" w:themeColor="accent6" w:themeShade="BF"/>
        </w:rPr>
        <w:t xml:space="preserve"> </w:t>
      </w:r>
    </w:p>
    <w:p w14:paraId="48246549" w14:textId="77777777" w:rsidR="00975A1B" w:rsidRDefault="00975A1B" w:rsidP="00975A1B">
      <w:pPr>
        <w:jc w:val="both"/>
      </w:pPr>
      <w:r>
        <w:t>Our research has highlighted areas which may prove to be problematic.</w:t>
      </w:r>
    </w:p>
    <w:p w14:paraId="374E7810" w14:textId="77777777" w:rsidR="00975A1B" w:rsidRDefault="00975A1B" w:rsidP="00975A1B">
      <w:pPr>
        <w:pStyle w:val="ListParagraph"/>
        <w:numPr>
          <w:ilvl w:val="0"/>
          <w:numId w:val="2"/>
        </w:numPr>
        <w:jc w:val="both"/>
      </w:pPr>
      <w: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Default="00975A1B" w:rsidP="00975A1B">
      <w:pPr>
        <w:pStyle w:val="ListParagraph"/>
        <w:numPr>
          <w:ilvl w:val="0"/>
          <w:numId w:val="2"/>
        </w:numPr>
        <w:jc w:val="both"/>
      </w:pPr>
      <w:r>
        <w:t>There are also quite varied differences between one baby to the next. A configuration that accurately monitors and comforts one baby may not be suitable for another.</w:t>
      </w:r>
    </w:p>
    <w:p w14:paraId="151020EC" w14:textId="77777777" w:rsidR="00975A1B" w:rsidRDefault="00975A1B" w:rsidP="00975A1B">
      <w:pPr>
        <w:pStyle w:val="ListParagraph"/>
        <w:numPr>
          <w:ilvl w:val="0"/>
          <w:numId w:val="2"/>
        </w:numPr>
        <w:jc w:val="both"/>
      </w:pPr>
      <w: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77777777" w:rsidR="00975A1B" w:rsidRDefault="00975A1B" w:rsidP="00975A1B">
      <w:pPr>
        <w:pStyle w:val="ListParagraph"/>
        <w:numPr>
          <w:ilvl w:val="0"/>
          <w:numId w:val="2"/>
        </w:numPr>
        <w:jc w:val="both"/>
      </w:pPr>
      <w:r>
        <w:t>Differentiating between a baby that is in a very light REM sleep and a baby that is awake will prove very difficult as while in light sleep, they baby may move around and make noise.</w:t>
      </w:r>
    </w:p>
    <w:p w14:paraId="70E40492" w14:textId="77777777" w:rsidR="00975A1B" w:rsidRDefault="00975A1B" w:rsidP="00975A1B">
      <w:pPr>
        <w:pStyle w:val="ListParagraph"/>
        <w:ind w:left="408"/>
        <w:jc w:val="both"/>
      </w:pPr>
    </w:p>
    <w:p w14:paraId="7690394A" w14:textId="77777777" w:rsidR="00975A1B" w:rsidRDefault="00975A1B" w:rsidP="00975A1B">
      <w:pPr>
        <w:pStyle w:val="ListParagraph"/>
        <w:ind w:left="408"/>
        <w:jc w:val="both"/>
      </w:pPr>
    </w:p>
    <w:p w14:paraId="15F2CD96" w14:textId="77777777" w:rsidR="00975A1B" w:rsidRDefault="00975A1B" w:rsidP="00975A1B">
      <w:pPr>
        <w:pStyle w:val="ListParagraph"/>
        <w:ind w:left="408"/>
      </w:pPr>
    </w:p>
    <w:p w14:paraId="1EC5B728" w14:textId="77777777" w:rsidR="00975A1B" w:rsidRDefault="00975A1B" w:rsidP="00975A1B">
      <w:pPr>
        <w:pStyle w:val="ListParagraph"/>
        <w:ind w:left="408"/>
      </w:pPr>
    </w:p>
    <w:p w14:paraId="22102DD5" w14:textId="77777777" w:rsidR="00975A1B" w:rsidRDefault="00975A1B" w:rsidP="00975A1B">
      <w:pPr>
        <w:pStyle w:val="ListParagraph"/>
        <w:ind w:left="408"/>
      </w:pPr>
    </w:p>
    <w:p w14:paraId="61BB15F9" w14:textId="77777777" w:rsidR="00975A1B" w:rsidRDefault="00975A1B" w:rsidP="00975A1B">
      <w:pPr>
        <w:pStyle w:val="ListParagraph"/>
        <w:ind w:left="408"/>
      </w:pPr>
    </w:p>
    <w:p w14:paraId="6146EA3D" w14:textId="77777777" w:rsidR="00975A1B" w:rsidRDefault="00975A1B" w:rsidP="00975A1B">
      <w:pPr>
        <w:pStyle w:val="ListParagraph"/>
        <w:ind w:left="408"/>
      </w:pPr>
    </w:p>
    <w:p w14:paraId="78951EDE" w14:textId="77777777" w:rsidR="00975A1B" w:rsidRDefault="00975A1B" w:rsidP="00975A1B">
      <w:pPr>
        <w:pStyle w:val="ListParagraph"/>
        <w:ind w:left="408"/>
      </w:pPr>
    </w:p>
    <w:p w14:paraId="0BCE1C65" w14:textId="6695077F" w:rsidR="00975A1B" w:rsidRPr="00176066" w:rsidRDefault="00975A1B" w:rsidP="00975A1B">
      <w:pPr>
        <w:pStyle w:val="Heading3"/>
        <w:rPr>
          <w:caps/>
          <w:color w:val="538135" w:themeColor="accent6" w:themeShade="BF"/>
        </w:rPr>
      </w:pPr>
      <w:bookmarkStart w:id="19" w:name="_Toc66478032"/>
      <w:r>
        <w:rPr>
          <w:caps/>
          <w:color w:val="538135" w:themeColor="accent6" w:themeShade="BF"/>
        </w:rPr>
        <w:lastRenderedPageBreak/>
        <w:t>1.</w:t>
      </w:r>
      <w:r w:rsidR="004041FF">
        <w:rPr>
          <w:caps/>
          <w:color w:val="538135" w:themeColor="accent6" w:themeShade="BF"/>
        </w:rPr>
        <w:t>1</w:t>
      </w:r>
      <w:r>
        <w:rPr>
          <w:caps/>
          <w:color w:val="538135" w:themeColor="accent6" w:themeShade="BF"/>
        </w:rPr>
        <w:t xml:space="preserve">.4 </w:t>
      </w:r>
      <w:r w:rsidRPr="00176066">
        <w:rPr>
          <w:caps/>
          <w:color w:val="538135" w:themeColor="accent6" w:themeShade="BF"/>
        </w:rPr>
        <w:t>Possible solutions</w:t>
      </w:r>
      <w:bookmarkEnd w:id="19"/>
      <w:r w:rsidRPr="00176066">
        <w:rPr>
          <w:caps/>
          <w:color w:val="538135" w:themeColor="accent6" w:themeShade="BF"/>
        </w:rPr>
        <w:t xml:space="preserve"> </w:t>
      </w:r>
    </w:p>
    <w:p w14:paraId="7D23F7F9" w14:textId="77777777" w:rsidR="00975A1B" w:rsidRPr="001916AD" w:rsidRDefault="00975A1B" w:rsidP="00975A1B">
      <w:pPr>
        <w:pStyle w:val="ListParagraph"/>
        <w:numPr>
          <w:ilvl w:val="0"/>
          <w:numId w:val="2"/>
        </w:numPr>
        <w:rPr>
          <w:sz w:val="24"/>
          <w:szCs w:val="24"/>
          <w:u w:val="single"/>
        </w:rPr>
      </w:pPr>
      <w:r>
        <w:t xml:space="preserve">The main takeaway from the research was that there is a great need to be able to adjust the device and its responses based on both the babies age and individuality. </w:t>
      </w:r>
    </w:p>
    <w:p w14:paraId="67ED0EE1" w14:textId="77777777" w:rsidR="00975A1B" w:rsidRPr="006B3362" w:rsidRDefault="00975A1B" w:rsidP="00975A1B">
      <w:pPr>
        <w:pStyle w:val="ListParagraph"/>
        <w:numPr>
          <w:ilvl w:val="0"/>
          <w:numId w:val="2"/>
        </w:numPr>
        <w:rPr>
          <w:sz w:val="24"/>
          <w:szCs w:val="24"/>
          <w:u w:val="single"/>
        </w:rPr>
      </w:pPr>
      <w:r>
        <w:t>We could do this by having two are three different configurations built into the device, with the tolerances for the sensors tailored to specific age groups.</w:t>
      </w:r>
    </w:p>
    <w:p w14:paraId="0C60BEA9" w14:textId="77777777" w:rsidR="00975A1B" w:rsidRPr="008D390D" w:rsidRDefault="00975A1B" w:rsidP="00975A1B">
      <w:pPr>
        <w:ind w:left="720"/>
        <w:rPr>
          <w:sz w:val="24"/>
          <w:szCs w:val="24"/>
          <w:u w:val="single"/>
        </w:rPr>
      </w:pPr>
      <w:r w:rsidRPr="008D390D">
        <w:t>E.g., Greater tolerances for newborns as not to trigger the responses while the baby is still light</w:t>
      </w:r>
      <w:r>
        <w:t>ly</w:t>
      </w:r>
      <w:r w:rsidRPr="008D390D">
        <w:t xml:space="preserve"> sleep</w:t>
      </w:r>
      <w:r>
        <w:t>ing,</w:t>
      </w:r>
      <w:r w:rsidRPr="008D390D">
        <w:t xml:space="preserve"> and tighter tolerances for when the baby gets older as he or she will not be moving around as much</w:t>
      </w:r>
      <w:r>
        <w:t xml:space="preserve"> nor make as much noise</w:t>
      </w:r>
      <w:r w:rsidRPr="008D390D">
        <w:t xml:space="preserve">. </w:t>
      </w:r>
    </w:p>
    <w:p w14:paraId="767F029A" w14:textId="77777777" w:rsidR="00975A1B" w:rsidRPr="00F3064E" w:rsidRDefault="00975A1B" w:rsidP="00975A1B">
      <w:pPr>
        <w:pStyle w:val="ListParagraph"/>
        <w:numPr>
          <w:ilvl w:val="0"/>
          <w:numId w:val="2"/>
        </w:numPr>
        <w:rPr>
          <w:sz w:val="24"/>
          <w:szCs w:val="24"/>
          <w:u w:val="single"/>
        </w:rPr>
      </w:pPr>
      <w:r>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77777777" w:rsidR="00975A1B" w:rsidRPr="00650475" w:rsidRDefault="00975A1B" w:rsidP="00975A1B">
      <w:pPr>
        <w:pStyle w:val="ListParagraph"/>
        <w:numPr>
          <w:ilvl w:val="0"/>
          <w:numId w:val="2"/>
        </w:numPr>
        <w:rPr>
          <w:sz w:val="24"/>
          <w:szCs w:val="24"/>
          <w:u w:val="single"/>
        </w:rPr>
      </w:pPr>
      <w:r>
        <w:t xml:space="preserve">A further iteration of the device could include a report of the baby’s night sleep, </w:t>
      </w:r>
      <w:proofErr w:type="gramStart"/>
      <w:r>
        <w:t>similar to</w:t>
      </w:r>
      <w:proofErr w:type="gramEnd"/>
      <w: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975A1B" w:rsidRDefault="00975A1B" w:rsidP="00975A1B"/>
    <w:p w14:paraId="3FFF3D3C" w14:textId="7C297B2D" w:rsidR="00307D13" w:rsidRPr="009E0377" w:rsidRDefault="003E6608" w:rsidP="009E0377">
      <w:pPr>
        <w:pStyle w:val="Heading2"/>
      </w:pPr>
      <w:bookmarkStart w:id="20" w:name="_1.1_EXTERNAL_SURVEY"/>
      <w:bookmarkEnd w:id="20"/>
      <w:r>
        <w:t>1.</w:t>
      </w:r>
      <w:r w:rsidR="004041FF">
        <w:t>2</w:t>
      </w:r>
      <w:r>
        <w:t xml:space="preserve"> </w:t>
      </w:r>
      <w:r w:rsidR="00830A79" w:rsidRPr="009E0377">
        <w:t xml:space="preserve">EXTERNAL </w:t>
      </w:r>
      <w:r w:rsidR="00B40888" w:rsidRPr="009E0377">
        <w:t>SURVEY</w:t>
      </w:r>
    </w:p>
    <w:p w14:paraId="06A488FC" w14:textId="7BE151BE" w:rsidR="00B40888" w:rsidRPr="00B40888" w:rsidRDefault="00BC543F" w:rsidP="00B40888">
      <w:r>
        <w:t>As part</w:t>
      </w:r>
      <w:r w:rsidR="006720B5">
        <w:t xml:space="preserve"> </w:t>
      </w:r>
      <w:r w:rsidR="003E2D38">
        <w:t>of our secondary research process, the group decided to complete some surveys online</w:t>
      </w:r>
      <w:r w:rsidR="0046451E">
        <w:t xml:space="preserve"> to get a feel for the type of questions that we could ask in </w:t>
      </w:r>
      <w:r w:rsidR="0011372F">
        <w:t>o</w:t>
      </w:r>
      <w:r w:rsidR="0046451E">
        <w:t xml:space="preserve">ur own survey of parents and baby </w:t>
      </w:r>
      <w:r w:rsidR="0011372F">
        <w:t>monitor</w:t>
      </w:r>
      <w:r w:rsidR="0046451E">
        <w:t xml:space="preserve"> owner</w:t>
      </w:r>
      <w:r w:rsidR="0011372F">
        <w:t>s.</w:t>
      </w:r>
      <w:r w:rsidR="003E2D38">
        <w:t xml:space="preserve"> </w:t>
      </w:r>
      <w:r w:rsidR="0011372F">
        <w:t xml:space="preserve">We </w:t>
      </w:r>
      <w:r w:rsidR="00337DCC">
        <w:t xml:space="preserve">noted the most frequently asked questions and pooled our research findings </w:t>
      </w:r>
      <w:r w:rsidR="00A54166">
        <w:t>to populate our own survey</w:t>
      </w:r>
    </w:p>
    <w:p w14:paraId="0C10E172" w14:textId="0FD3D743" w:rsidR="00830A79" w:rsidRDefault="00B77636" w:rsidP="00830A79">
      <w:pPr>
        <w:rPr>
          <w:rStyle w:val="Hyperlink"/>
        </w:rPr>
      </w:pPr>
      <w:hyperlink r:id="rId16" w:history="1">
        <w:r w:rsidR="00CE0B57" w:rsidRPr="00CE0B57">
          <w:rPr>
            <w:rStyle w:val="Hyperlink"/>
          </w:rPr>
          <w:t>Link to survey research analysis</w:t>
        </w:r>
      </w:hyperlink>
    </w:p>
    <w:p w14:paraId="4CF5EE8B" w14:textId="77777777" w:rsidR="00F1459E" w:rsidRPr="00830A79" w:rsidRDefault="00F1459E" w:rsidP="00830A79"/>
    <w:p w14:paraId="335C9325" w14:textId="425DFAE6" w:rsidR="00307D13" w:rsidRPr="009E0377" w:rsidRDefault="003E6608" w:rsidP="009E0377">
      <w:pPr>
        <w:pStyle w:val="Heading2"/>
      </w:pPr>
      <w:bookmarkStart w:id="21" w:name="_RESEARCH_SURVEY"/>
      <w:bookmarkStart w:id="22" w:name="_1.2_USER_SURVEY"/>
      <w:bookmarkStart w:id="23" w:name="_Toc66478027"/>
      <w:bookmarkEnd w:id="21"/>
      <w:bookmarkEnd w:id="22"/>
      <w:r>
        <w:t>1.</w:t>
      </w:r>
      <w:r w:rsidR="004041FF">
        <w:t>3</w:t>
      </w:r>
      <w:r>
        <w:t xml:space="preserve"> </w:t>
      </w:r>
      <w:r w:rsidR="00EA5468" w:rsidRPr="009E0377">
        <w:t>U</w:t>
      </w:r>
      <w:r w:rsidR="00283F20" w:rsidRPr="009E0377">
        <w:t>SER</w:t>
      </w:r>
      <w:r w:rsidR="00385964" w:rsidRPr="009E0377">
        <w:t xml:space="preserve"> SURVEY</w:t>
      </w:r>
      <w:bookmarkEnd w:id="23"/>
    </w:p>
    <w:p w14:paraId="148F1487" w14:textId="120ABD00" w:rsidR="006F2442" w:rsidRDefault="0099363A" w:rsidP="006F2442">
      <w: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24" w:name="_Toc66478033"/>
    </w:p>
    <w:p w14:paraId="41016CF6" w14:textId="77777777" w:rsidR="00865F73" w:rsidRDefault="00865F73" w:rsidP="006F2442"/>
    <w:p w14:paraId="3486E9C2" w14:textId="049F4C04" w:rsidR="00283F20" w:rsidRPr="00D801BA" w:rsidRDefault="00F7390A" w:rsidP="00865F73">
      <w:pPr>
        <w:pStyle w:val="Heading2"/>
      </w:pPr>
      <w:bookmarkStart w:id="25" w:name="_1.3_RESEARCH_ANALYSIS"/>
      <w:bookmarkEnd w:id="25"/>
      <w:r>
        <w:t>1.</w:t>
      </w:r>
      <w:r w:rsidR="004041FF">
        <w:t>4</w:t>
      </w:r>
      <w:r>
        <w:t xml:space="preserve"> </w:t>
      </w:r>
      <w:r w:rsidR="00283F20" w:rsidRPr="009E0377">
        <w:t>RESEARCH ANALYSIS</w:t>
      </w:r>
      <w:bookmarkEnd w:id="24"/>
    </w:p>
    <w:p w14:paraId="75979AC7" w14:textId="55C1438F" w:rsidR="00266986" w:rsidRPr="00266986" w:rsidRDefault="000528F2" w:rsidP="00865F73">
      <w:pPr>
        <w:pStyle w:val="Heading3"/>
      </w:pPr>
      <w:bookmarkStart w:id="26" w:name="_SURVEY_ANALYSIS"/>
      <w:bookmarkStart w:id="27" w:name="_1.3.1_SURVEY_ANALYSIS"/>
      <w:bookmarkStart w:id="28" w:name="_Toc66478034"/>
      <w:bookmarkEnd w:id="26"/>
      <w:bookmarkEnd w:id="27"/>
      <w:r>
        <w:t>1.</w:t>
      </w:r>
      <w:r w:rsidR="004041FF">
        <w:t>4</w:t>
      </w:r>
      <w:r>
        <w:t>.</w:t>
      </w:r>
      <w:r w:rsidR="00C13A33">
        <w:t xml:space="preserve">1 </w:t>
      </w:r>
      <w:r w:rsidR="00283F20" w:rsidRPr="009E0377">
        <w:t>SURVEY ANALYSIS</w:t>
      </w:r>
      <w:bookmarkEnd w:id="28"/>
    </w:p>
    <w:p w14:paraId="3737E22A" w14:textId="77777777" w:rsidR="00283F20" w:rsidRDefault="00283F20" w:rsidP="00283F20">
      <w:pPr>
        <w:rPr>
          <w:rFonts w:ascii="Verdana" w:hAnsi="Verdana"/>
          <w:b/>
          <w:bCs/>
          <w:sz w:val="24"/>
          <w:szCs w:val="24"/>
        </w:rPr>
      </w:pPr>
      <w:r w:rsidRPr="00D801BA">
        <w:rPr>
          <w:rFonts w:ascii="Verdana" w:hAnsi="Verdana"/>
          <w:b/>
          <w:bCs/>
          <w:sz w:val="24"/>
          <w:szCs w:val="24"/>
        </w:rPr>
        <w:t>Q1</w:t>
      </w:r>
      <w:r>
        <w:rPr>
          <w:rFonts w:ascii="Verdana" w:hAnsi="Verdana"/>
          <w:b/>
          <w:bCs/>
          <w:sz w:val="24"/>
          <w:szCs w:val="24"/>
        </w:rPr>
        <w:t>.</w:t>
      </w:r>
    </w:p>
    <w:p w14:paraId="75EC2997" w14:textId="77777777" w:rsidR="00283F20" w:rsidRPr="004718F1" w:rsidRDefault="00283F20" w:rsidP="00283F20">
      <w:pPr>
        <w:rPr>
          <w:rFonts w:ascii="Verdana" w:hAnsi="Verdana"/>
          <w:b/>
          <w:bCs/>
          <w:sz w:val="24"/>
          <w:szCs w:val="24"/>
        </w:rPr>
      </w:pPr>
      <w:r w:rsidRPr="007A7784">
        <w:rPr>
          <w:rFonts w:ascii="Verdana" w:hAnsi="Verdana"/>
          <w:sz w:val="24"/>
          <w:szCs w:val="24"/>
        </w:rPr>
        <w:t>Users name</w:t>
      </w:r>
    </w:p>
    <w:p w14:paraId="000478E0" w14:textId="77777777" w:rsidR="00283F20" w:rsidRPr="004718F1" w:rsidRDefault="00283F20" w:rsidP="00283F20">
      <w:pPr>
        <w:pStyle w:val="ListParagraph"/>
        <w:numPr>
          <w:ilvl w:val="0"/>
          <w:numId w:val="2"/>
        </w:numPr>
        <w:rPr>
          <w:rFonts w:ascii="Verdana" w:hAnsi="Verdana"/>
          <w:sz w:val="24"/>
          <w:szCs w:val="24"/>
        </w:rPr>
      </w:pPr>
      <w:r w:rsidRPr="004718F1">
        <w:rPr>
          <w:rFonts w:ascii="Verdana" w:hAnsi="Verdana"/>
          <w:sz w:val="24"/>
          <w:szCs w:val="24"/>
        </w:rPr>
        <w:t xml:space="preserve">This question just asks the user to fill out their name. </w:t>
      </w:r>
    </w:p>
    <w:p w14:paraId="469DD5F5" w14:textId="77777777" w:rsidR="00283F20" w:rsidRDefault="00283F20" w:rsidP="00283F20">
      <w:pPr>
        <w:rPr>
          <w:rFonts w:ascii="Verdana" w:hAnsi="Verdana"/>
          <w:sz w:val="24"/>
          <w:szCs w:val="24"/>
        </w:rPr>
      </w:pPr>
    </w:p>
    <w:p w14:paraId="3025F4C5" w14:textId="77777777" w:rsidR="00283F20" w:rsidRPr="00D801BA" w:rsidRDefault="00283F20" w:rsidP="00283F20">
      <w:pPr>
        <w:rPr>
          <w:rFonts w:ascii="Verdana" w:hAnsi="Verdana"/>
          <w:b/>
          <w:bCs/>
          <w:sz w:val="24"/>
          <w:szCs w:val="24"/>
        </w:rPr>
      </w:pPr>
      <w:r w:rsidRPr="00D801BA">
        <w:rPr>
          <w:rFonts w:ascii="Verdana" w:hAnsi="Verdana"/>
          <w:b/>
          <w:bCs/>
          <w:sz w:val="24"/>
          <w:szCs w:val="24"/>
        </w:rPr>
        <w:t>Q2</w:t>
      </w:r>
      <w:r>
        <w:rPr>
          <w:rFonts w:ascii="Verdana" w:hAnsi="Verdana"/>
          <w:b/>
          <w:bCs/>
          <w:sz w:val="24"/>
          <w:szCs w:val="24"/>
        </w:rPr>
        <w:t>.</w:t>
      </w:r>
    </w:p>
    <w:p w14:paraId="6964AC43" w14:textId="77777777" w:rsidR="00456CE7" w:rsidRDefault="00283F20" w:rsidP="00456CE7">
      <w:pPr>
        <w:keepNext/>
        <w:jc w:val="center"/>
      </w:pPr>
      <w:r w:rsidRPr="007A7784">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B2BE5F6" w14:textId="33275E86" w:rsidR="00283F20" w:rsidRPr="007A7784" w:rsidRDefault="00456CE7" w:rsidP="00456CE7">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1</w:t>
      </w:r>
      <w:r w:rsidR="00A904F5">
        <w:fldChar w:fldCharType="end"/>
      </w:r>
      <w:r>
        <w:t>.1</w:t>
      </w:r>
      <w:r w:rsidR="00551094">
        <w:t xml:space="preserve"> </w:t>
      </w:r>
    </w:p>
    <w:p w14:paraId="1E21D148"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t>As you can see from the above bar chart, we have 5 female and 6 male responses.</w:t>
      </w:r>
    </w:p>
    <w:p w14:paraId="12667281" w14:textId="6806E601" w:rsidR="00283F20" w:rsidRDefault="00283F20" w:rsidP="00283F20">
      <w:pPr>
        <w:pStyle w:val="ListParagraph"/>
        <w:ind w:left="408"/>
        <w:rPr>
          <w:rFonts w:ascii="Verdana" w:hAnsi="Verdana"/>
          <w:sz w:val="24"/>
          <w:szCs w:val="24"/>
        </w:rPr>
      </w:pPr>
    </w:p>
    <w:p w14:paraId="6BB2B3BD" w14:textId="41A651C5" w:rsidR="006A20A7" w:rsidRDefault="006A20A7" w:rsidP="00283F20">
      <w:pPr>
        <w:pStyle w:val="ListParagraph"/>
        <w:ind w:left="408"/>
        <w:rPr>
          <w:rFonts w:ascii="Verdana" w:hAnsi="Verdana"/>
          <w:sz w:val="24"/>
          <w:szCs w:val="24"/>
        </w:rPr>
      </w:pPr>
    </w:p>
    <w:p w14:paraId="249BD300" w14:textId="77777777" w:rsidR="006A20A7" w:rsidRPr="007A7784" w:rsidRDefault="006A20A7" w:rsidP="00283F20">
      <w:pPr>
        <w:pStyle w:val="ListParagraph"/>
        <w:ind w:left="408"/>
        <w:rPr>
          <w:rFonts w:ascii="Verdana" w:hAnsi="Verdana"/>
          <w:sz w:val="24"/>
          <w:szCs w:val="24"/>
        </w:rPr>
      </w:pPr>
    </w:p>
    <w:p w14:paraId="7F436CF1"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t>Q3</w:t>
      </w:r>
      <w:r>
        <w:rPr>
          <w:rFonts w:ascii="Verdana" w:hAnsi="Verdana"/>
          <w:b/>
          <w:bCs/>
          <w:sz w:val="24"/>
          <w:szCs w:val="24"/>
        </w:rPr>
        <w:t>.</w:t>
      </w:r>
    </w:p>
    <w:p w14:paraId="362114D9" w14:textId="77777777" w:rsidR="00551094" w:rsidRDefault="00283F20" w:rsidP="00551094">
      <w:pPr>
        <w:keepNext/>
        <w:jc w:val="center"/>
      </w:pPr>
      <w:r w:rsidRPr="007A7784">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58B74E96" w14:textId="77D77525" w:rsidR="00283F20" w:rsidRPr="00551094"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2</w:t>
      </w:r>
      <w:r w:rsidR="00A904F5">
        <w:fldChar w:fldCharType="end"/>
      </w:r>
      <w:r>
        <w:t>.1</w:t>
      </w:r>
    </w:p>
    <w:p w14:paraId="0B4EC635"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7A7784" w:rsidRDefault="00283F20" w:rsidP="00283F20">
      <w:pPr>
        <w:pStyle w:val="ListParagraph"/>
        <w:ind w:left="408"/>
        <w:rPr>
          <w:rFonts w:ascii="Verdana" w:hAnsi="Verdana"/>
          <w:sz w:val="24"/>
          <w:szCs w:val="24"/>
        </w:rPr>
      </w:pPr>
    </w:p>
    <w:p w14:paraId="4715E9F0"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t>Q4</w:t>
      </w:r>
      <w:r>
        <w:rPr>
          <w:rFonts w:ascii="Verdana" w:hAnsi="Verdana"/>
          <w:b/>
          <w:bCs/>
          <w:sz w:val="24"/>
          <w:szCs w:val="24"/>
        </w:rPr>
        <w:t>.</w:t>
      </w:r>
    </w:p>
    <w:p w14:paraId="4A76553D" w14:textId="77777777" w:rsidR="00551094" w:rsidRDefault="00283F20" w:rsidP="00551094">
      <w:pPr>
        <w:keepNext/>
        <w:jc w:val="center"/>
      </w:pPr>
      <w:r w:rsidRPr="007A7784">
        <w:rPr>
          <w:rFonts w:ascii="Verdana" w:hAnsi="Verdana"/>
          <w:noProof/>
          <w:sz w:val="24"/>
          <w:szCs w:val="24"/>
        </w:rPr>
        <w:lastRenderedPageBreak/>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2EBC82B1" w14:textId="27FE6B76"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3</w:t>
      </w:r>
      <w:r w:rsidR="00A904F5">
        <w:fldChar w:fldCharType="end"/>
      </w:r>
      <w:r>
        <w:t>.1</w:t>
      </w:r>
    </w:p>
    <w:p w14:paraId="10EE865D"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t xml:space="preserve">Most of the people who answered this survey had male babies. </w:t>
      </w:r>
    </w:p>
    <w:p w14:paraId="29A54AE5" w14:textId="77777777" w:rsidR="00283F20" w:rsidRDefault="00283F20" w:rsidP="00283F20">
      <w:pPr>
        <w:pStyle w:val="ListParagraph"/>
        <w:ind w:left="408"/>
        <w:rPr>
          <w:rFonts w:ascii="Verdana" w:hAnsi="Verdana"/>
          <w:sz w:val="24"/>
          <w:szCs w:val="24"/>
        </w:rPr>
      </w:pPr>
    </w:p>
    <w:p w14:paraId="4536F401" w14:textId="08FA7813" w:rsidR="00283F20" w:rsidRDefault="00283F20" w:rsidP="00283F20">
      <w:pPr>
        <w:pStyle w:val="ListParagraph"/>
        <w:ind w:left="408"/>
        <w:rPr>
          <w:rFonts w:ascii="Verdana" w:hAnsi="Verdana"/>
          <w:sz w:val="24"/>
          <w:szCs w:val="24"/>
        </w:rPr>
      </w:pPr>
    </w:p>
    <w:p w14:paraId="0BDD38E9" w14:textId="40DD0B7A" w:rsidR="006A20A7" w:rsidRDefault="006A20A7" w:rsidP="00283F20">
      <w:pPr>
        <w:pStyle w:val="ListParagraph"/>
        <w:ind w:left="408"/>
        <w:rPr>
          <w:rFonts w:ascii="Verdana" w:hAnsi="Verdana"/>
          <w:sz w:val="24"/>
          <w:szCs w:val="24"/>
        </w:rPr>
      </w:pPr>
    </w:p>
    <w:p w14:paraId="7B0E1013" w14:textId="658B910D" w:rsidR="006A20A7" w:rsidRDefault="006A20A7" w:rsidP="00283F20">
      <w:pPr>
        <w:pStyle w:val="ListParagraph"/>
        <w:ind w:left="408"/>
        <w:rPr>
          <w:rFonts w:ascii="Verdana" w:hAnsi="Verdana"/>
          <w:sz w:val="24"/>
          <w:szCs w:val="24"/>
        </w:rPr>
      </w:pPr>
    </w:p>
    <w:p w14:paraId="36488C25" w14:textId="18353AEA" w:rsidR="006A20A7" w:rsidRDefault="006A20A7" w:rsidP="00283F20">
      <w:pPr>
        <w:pStyle w:val="ListParagraph"/>
        <w:ind w:left="408"/>
        <w:rPr>
          <w:rFonts w:ascii="Verdana" w:hAnsi="Verdana"/>
          <w:sz w:val="24"/>
          <w:szCs w:val="24"/>
        </w:rPr>
      </w:pPr>
    </w:p>
    <w:p w14:paraId="4D21E3D2" w14:textId="282DCDB3" w:rsidR="006A20A7" w:rsidRDefault="006A20A7" w:rsidP="00283F20">
      <w:pPr>
        <w:pStyle w:val="ListParagraph"/>
        <w:ind w:left="408"/>
        <w:rPr>
          <w:rFonts w:ascii="Verdana" w:hAnsi="Verdana"/>
          <w:sz w:val="24"/>
          <w:szCs w:val="24"/>
        </w:rPr>
      </w:pPr>
    </w:p>
    <w:p w14:paraId="003920C7" w14:textId="77777777" w:rsidR="006A20A7" w:rsidRDefault="006A20A7" w:rsidP="00283F20">
      <w:pPr>
        <w:pStyle w:val="ListParagraph"/>
        <w:ind w:left="408"/>
        <w:rPr>
          <w:rFonts w:ascii="Verdana" w:hAnsi="Verdana"/>
          <w:sz w:val="24"/>
          <w:szCs w:val="24"/>
        </w:rPr>
      </w:pPr>
    </w:p>
    <w:p w14:paraId="683BA8C5" w14:textId="77777777" w:rsidR="00283F20" w:rsidRPr="00D801BA" w:rsidRDefault="00283F20" w:rsidP="00283F20">
      <w:pPr>
        <w:jc w:val="both"/>
        <w:rPr>
          <w:rFonts w:ascii="Verdana" w:hAnsi="Verdana"/>
          <w:b/>
          <w:bCs/>
          <w:sz w:val="24"/>
          <w:szCs w:val="24"/>
        </w:rPr>
      </w:pPr>
      <w:r w:rsidRPr="00D801BA">
        <w:rPr>
          <w:rFonts w:ascii="Verdana" w:hAnsi="Verdana"/>
          <w:b/>
          <w:bCs/>
          <w:sz w:val="24"/>
          <w:szCs w:val="24"/>
        </w:rPr>
        <w:t>Q5.</w:t>
      </w:r>
    </w:p>
    <w:p w14:paraId="464CC631" w14:textId="77777777" w:rsidR="00551094" w:rsidRDefault="00283F20" w:rsidP="00551094">
      <w:pPr>
        <w:keepNext/>
        <w:jc w:val="center"/>
      </w:pPr>
      <w:r w:rsidRPr="007A7784">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53C688AC" w14:textId="46501AB5" w:rsidR="00283F20"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4</w:t>
      </w:r>
      <w:r w:rsidR="00A904F5">
        <w:fldChar w:fldCharType="end"/>
      </w:r>
      <w:r>
        <w:t>.1</w:t>
      </w:r>
    </w:p>
    <w:p w14:paraId="02761909" w14:textId="77777777" w:rsidR="00283F20" w:rsidRDefault="00283F20" w:rsidP="00283F20">
      <w:pPr>
        <w:rPr>
          <w:rFonts w:ascii="Verdana" w:hAnsi="Verdana"/>
          <w:sz w:val="24"/>
          <w:szCs w:val="24"/>
        </w:rPr>
      </w:pPr>
      <w:r>
        <w:rPr>
          <w:rFonts w:ascii="Verdana" w:hAnsi="Verdana"/>
          <w:sz w:val="24"/>
          <w:szCs w:val="24"/>
        </w:rPr>
        <w:t xml:space="preserve">  </w:t>
      </w:r>
    </w:p>
    <w:p w14:paraId="07AB2CFD" w14:textId="77777777" w:rsidR="00283F20" w:rsidRPr="00D801BA" w:rsidRDefault="00283F20" w:rsidP="00283F20">
      <w:pPr>
        <w:rPr>
          <w:rFonts w:ascii="Verdana" w:hAnsi="Verdana"/>
          <w:color w:val="FF0000"/>
          <w:sz w:val="24"/>
          <w:szCs w:val="24"/>
        </w:rPr>
      </w:pPr>
      <w:r>
        <w:rPr>
          <w:rFonts w:ascii="Verdana" w:hAnsi="Verdana"/>
          <w:color w:val="FF0000"/>
          <w:sz w:val="24"/>
          <w:szCs w:val="24"/>
        </w:rPr>
        <w:t>HAVE I DELETED OR MOVED INFO FOR HERE?</w:t>
      </w:r>
    </w:p>
    <w:p w14:paraId="4CE99AA9" w14:textId="77777777" w:rsidR="00283F20" w:rsidRDefault="00283F20" w:rsidP="00283F20">
      <w:pPr>
        <w:rPr>
          <w:rFonts w:ascii="Verdana" w:hAnsi="Verdana"/>
          <w:sz w:val="24"/>
          <w:szCs w:val="24"/>
        </w:rPr>
      </w:pPr>
    </w:p>
    <w:p w14:paraId="42F399B6" w14:textId="77777777" w:rsidR="006A20A7" w:rsidRDefault="006A20A7" w:rsidP="00283F20">
      <w:pPr>
        <w:rPr>
          <w:rFonts w:ascii="Verdana" w:hAnsi="Verdana"/>
          <w:b/>
          <w:bCs/>
          <w:sz w:val="24"/>
          <w:szCs w:val="24"/>
        </w:rPr>
      </w:pPr>
    </w:p>
    <w:p w14:paraId="7229A859" w14:textId="76B96F66" w:rsidR="00283F20" w:rsidRPr="00D801BA" w:rsidRDefault="00283F20" w:rsidP="00283F20">
      <w:pPr>
        <w:rPr>
          <w:rFonts w:ascii="Verdana" w:hAnsi="Verdana"/>
          <w:b/>
          <w:bCs/>
          <w:sz w:val="24"/>
          <w:szCs w:val="24"/>
        </w:rPr>
      </w:pPr>
      <w:r w:rsidRPr="00D801BA">
        <w:rPr>
          <w:rFonts w:ascii="Verdana" w:hAnsi="Verdana"/>
          <w:b/>
          <w:bCs/>
          <w:sz w:val="24"/>
          <w:szCs w:val="24"/>
        </w:rPr>
        <w:t>Q6.</w:t>
      </w:r>
    </w:p>
    <w:p w14:paraId="37D1AD85" w14:textId="77777777" w:rsidR="00551094" w:rsidRDefault="00283F20" w:rsidP="00551094">
      <w:pPr>
        <w:keepNext/>
        <w:jc w:val="center"/>
      </w:pPr>
      <w:r w:rsidRPr="007A7784">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432C58D7" w14:textId="68ECD72C"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5</w:t>
      </w:r>
      <w:r w:rsidR="00A904F5">
        <w:fldChar w:fldCharType="end"/>
      </w:r>
      <w:r>
        <w:t>.1</w:t>
      </w:r>
    </w:p>
    <w:p w14:paraId="17590959" w14:textId="77777777" w:rsidR="00283F20" w:rsidRPr="00C00800" w:rsidRDefault="00283F20" w:rsidP="00283F20">
      <w:pPr>
        <w:pStyle w:val="ListParagraph"/>
        <w:numPr>
          <w:ilvl w:val="0"/>
          <w:numId w:val="2"/>
        </w:numPr>
        <w:rPr>
          <w:rFonts w:ascii="Verdana" w:hAnsi="Verdana"/>
          <w:sz w:val="24"/>
          <w:szCs w:val="24"/>
        </w:rPr>
      </w:pPr>
      <w:r w:rsidRPr="00C00800">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4DC85B9F" w14:textId="77777777" w:rsidR="00283F20" w:rsidRDefault="00283F20" w:rsidP="00283F20">
      <w:pPr>
        <w:pStyle w:val="ListParagraph"/>
        <w:rPr>
          <w:rFonts w:ascii="Verdana" w:hAnsi="Verdana"/>
          <w:sz w:val="24"/>
          <w:szCs w:val="24"/>
        </w:rPr>
      </w:pPr>
    </w:p>
    <w:p w14:paraId="1A6FB6C2"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6-month age range</w:t>
      </w:r>
    </w:p>
    <w:p w14:paraId="4AC2FBB4"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 year old</w:t>
      </w:r>
    </w:p>
    <w:p w14:paraId="4F61CACB"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2-3 years</w:t>
      </w:r>
    </w:p>
    <w:p w14:paraId="20D244E0"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Babies on average slept for 10 hours per night with waking during the night being a very rare occurrence. </w:t>
      </w:r>
    </w:p>
    <w:p w14:paraId="3DA9073D"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3-5</w:t>
      </w:r>
    </w:p>
    <w:p w14:paraId="18877C0A" w14:textId="77777777" w:rsidR="00283F20" w:rsidRDefault="00283F20" w:rsidP="00283F20">
      <w:pPr>
        <w:pStyle w:val="ListParagraph"/>
        <w:numPr>
          <w:ilvl w:val="1"/>
          <w:numId w:val="11"/>
        </w:numPr>
        <w:rPr>
          <w:rFonts w:ascii="Verdana" w:hAnsi="Verdana"/>
          <w:sz w:val="24"/>
          <w:szCs w:val="24"/>
        </w:rPr>
      </w:pPr>
      <w:r w:rsidRPr="007A7784">
        <w:rPr>
          <w:rFonts w:ascii="Verdana" w:hAnsi="Verdana"/>
          <w:sz w:val="24"/>
          <w:szCs w:val="24"/>
        </w:rPr>
        <w:t xml:space="preserve">The sleeping pattern on average matches very closely to that of the 2–3-year age range with babies sleeping for about 10 </w:t>
      </w:r>
      <w:proofErr w:type="gramStart"/>
      <w:r w:rsidRPr="007A7784">
        <w:rPr>
          <w:rFonts w:ascii="Verdana" w:hAnsi="Verdana"/>
          <w:sz w:val="24"/>
          <w:szCs w:val="24"/>
        </w:rPr>
        <w:t>hours, and</w:t>
      </w:r>
      <w:proofErr w:type="gramEnd"/>
      <w:r w:rsidRPr="007A7784">
        <w:rPr>
          <w:rFonts w:ascii="Verdana" w:hAnsi="Verdana"/>
          <w:sz w:val="24"/>
          <w:szCs w:val="24"/>
        </w:rPr>
        <w:t xml:space="preserve"> waking up during the night being a rare occurrence. </w:t>
      </w:r>
    </w:p>
    <w:p w14:paraId="20AE4D0C" w14:textId="77777777" w:rsidR="00283F20" w:rsidRDefault="00283F20" w:rsidP="00283F20">
      <w:pPr>
        <w:pStyle w:val="ListParagraph"/>
        <w:ind w:left="408" w:firstLine="312"/>
        <w:rPr>
          <w:rFonts w:ascii="Verdana" w:hAnsi="Verdana"/>
          <w:sz w:val="24"/>
          <w:szCs w:val="24"/>
        </w:rPr>
      </w:pPr>
    </w:p>
    <w:p w14:paraId="30598E87" w14:textId="77777777" w:rsidR="00283F20" w:rsidRDefault="00283F20" w:rsidP="00283F20">
      <w:pPr>
        <w:rPr>
          <w:rFonts w:ascii="Verdana" w:hAnsi="Verdana"/>
          <w:b/>
          <w:bCs/>
          <w:sz w:val="24"/>
          <w:szCs w:val="24"/>
        </w:rPr>
      </w:pPr>
      <w:r w:rsidRPr="00D801BA">
        <w:rPr>
          <w:rFonts w:ascii="Verdana" w:hAnsi="Verdana"/>
          <w:b/>
          <w:bCs/>
          <w:sz w:val="24"/>
          <w:szCs w:val="24"/>
        </w:rPr>
        <w:t>Q7</w:t>
      </w:r>
      <w:r>
        <w:rPr>
          <w:rFonts w:ascii="Verdana" w:hAnsi="Verdana"/>
          <w:b/>
          <w:bCs/>
          <w:sz w:val="24"/>
          <w:szCs w:val="24"/>
        </w:rPr>
        <w:t>.</w:t>
      </w:r>
    </w:p>
    <w:p w14:paraId="76BD8EB5" w14:textId="77777777" w:rsidR="00283F20" w:rsidRPr="007A7784" w:rsidRDefault="00283F20" w:rsidP="00283F20">
      <w:pPr>
        <w:rPr>
          <w:rFonts w:ascii="Verdana" w:hAnsi="Verdana"/>
          <w:sz w:val="24"/>
          <w:szCs w:val="24"/>
        </w:rPr>
      </w:pPr>
      <w:r w:rsidRPr="007A7784">
        <w:rPr>
          <w:rFonts w:ascii="Verdana" w:hAnsi="Verdana"/>
          <w:sz w:val="24"/>
          <w:szCs w:val="24"/>
        </w:rPr>
        <w:t xml:space="preserve">Is your house usually noisy? </w:t>
      </w:r>
    </w:p>
    <w:p w14:paraId="6118A266" w14:textId="77777777" w:rsidR="00283F20" w:rsidRPr="007A7784" w:rsidRDefault="00283F20" w:rsidP="00283F20">
      <w:pPr>
        <w:jc w:val="center"/>
        <w:rPr>
          <w:rFonts w:ascii="Verdana" w:hAnsi="Verdana"/>
          <w:noProof/>
          <w:sz w:val="24"/>
          <w:szCs w:val="24"/>
        </w:rPr>
      </w:pPr>
    </w:p>
    <w:p w14:paraId="432CE743" w14:textId="77777777" w:rsidR="00551094" w:rsidRDefault="00283F20" w:rsidP="00551094">
      <w:pPr>
        <w:keepNext/>
        <w:jc w:val="center"/>
      </w:pPr>
      <w:r w:rsidRPr="007A7784">
        <w:rPr>
          <w:rFonts w:ascii="Verdana" w:hAnsi="Verdana"/>
          <w:noProof/>
          <w:sz w:val="24"/>
          <w:szCs w:val="24"/>
        </w:rPr>
        <w:drawing>
          <wp:inline distT="0" distB="0" distL="0" distR="0" wp14:anchorId="4F4761B9" wp14:editId="007CD658">
            <wp:extent cx="3857625" cy="194754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6696"/>
                    <a:stretch/>
                  </pic:blipFill>
                  <pic:spPr bwMode="auto">
                    <a:xfrm>
                      <a:off x="0" y="0"/>
                      <a:ext cx="3905795" cy="1971864"/>
                    </a:xfrm>
                    <a:prstGeom prst="rect">
                      <a:avLst/>
                    </a:prstGeom>
                    <a:noFill/>
                    <a:ln>
                      <a:noFill/>
                    </a:ln>
                    <a:extLst>
                      <a:ext uri="{53640926-AAD7-44D8-BBD7-CCE9431645EC}">
                        <a14:shadowObscured xmlns:a14="http://schemas.microsoft.com/office/drawing/2010/main"/>
                      </a:ext>
                    </a:extLst>
                  </pic:spPr>
                </pic:pic>
              </a:graphicData>
            </a:graphic>
          </wp:inline>
        </w:drawing>
      </w:r>
    </w:p>
    <w:p w14:paraId="091B0B95" w14:textId="1534F37D"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6</w:t>
      </w:r>
      <w:r w:rsidR="00A904F5">
        <w:fldChar w:fldCharType="end"/>
      </w:r>
      <w:r>
        <w:t>.1</w:t>
      </w:r>
    </w:p>
    <w:p w14:paraId="6D981583" w14:textId="77777777" w:rsidR="00283F20" w:rsidRDefault="00283F20" w:rsidP="00283F20">
      <w:pPr>
        <w:rPr>
          <w:rFonts w:ascii="Verdana" w:hAnsi="Verdana"/>
          <w:color w:val="FF0000"/>
          <w:sz w:val="24"/>
          <w:szCs w:val="24"/>
        </w:rPr>
      </w:pPr>
      <w:r>
        <w:rPr>
          <w:rFonts w:ascii="Verdana" w:hAnsi="Verdana"/>
          <w:color w:val="FF0000"/>
          <w:sz w:val="24"/>
          <w:szCs w:val="24"/>
        </w:rPr>
        <w:t>CHECK HAVE I DELETED OR MOVED INFO FOR HERE</w:t>
      </w:r>
    </w:p>
    <w:p w14:paraId="7E7E403E" w14:textId="3BC0D171" w:rsidR="00283F20" w:rsidRDefault="00283F20" w:rsidP="00283F20">
      <w:pPr>
        <w:rPr>
          <w:rFonts w:ascii="Verdana" w:hAnsi="Verdana"/>
          <w:color w:val="FF0000"/>
          <w:sz w:val="24"/>
          <w:szCs w:val="24"/>
        </w:rPr>
      </w:pPr>
    </w:p>
    <w:p w14:paraId="6F2FC27A" w14:textId="1644A7C7" w:rsidR="006A20A7" w:rsidRDefault="006A20A7" w:rsidP="00283F20">
      <w:pPr>
        <w:rPr>
          <w:rFonts w:ascii="Verdana" w:hAnsi="Verdana"/>
          <w:color w:val="FF0000"/>
          <w:sz w:val="24"/>
          <w:szCs w:val="24"/>
        </w:rPr>
      </w:pPr>
    </w:p>
    <w:p w14:paraId="62E52EAB" w14:textId="0D3C4ADD" w:rsidR="006A20A7" w:rsidRDefault="006A20A7" w:rsidP="00283F20">
      <w:pPr>
        <w:rPr>
          <w:rFonts w:ascii="Verdana" w:hAnsi="Verdana"/>
          <w:color w:val="FF0000"/>
          <w:sz w:val="24"/>
          <w:szCs w:val="24"/>
        </w:rPr>
      </w:pPr>
    </w:p>
    <w:p w14:paraId="5D10B39C" w14:textId="64C751C5" w:rsidR="006A20A7" w:rsidRDefault="006A20A7" w:rsidP="00283F20">
      <w:pPr>
        <w:rPr>
          <w:rFonts w:ascii="Verdana" w:hAnsi="Verdana"/>
          <w:color w:val="FF0000"/>
          <w:sz w:val="24"/>
          <w:szCs w:val="24"/>
        </w:rPr>
      </w:pPr>
    </w:p>
    <w:p w14:paraId="4D98D433" w14:textId="77777777" w:rsidR="006A20A7" w:rsidRPr="0036128D" w:rsidRDefault="006A20A7" w:rsidP="00283F20">
      <w:pPr>
        <w:rPr>
          <w:rFonts w:ascii="Verdana" w:hAnsi="Verdana"/>
          <w:color w:val="FF0000"/>
          <w:sz w:val="24"/>
          <w:szCs w:val="24"/>
        </w:rPr>
      </w:pPr>
    </w:p>
    <w:p w14:paraId="4C737BE4" w14:textId="77777777" w:rsidR="00283F20" w:rsidRPr="00D801BA" w:rsidRDefault="00283F20" w:rsidP="00283F20">
      <w:pPr>
        <w:rPr>
          <w:rFonts w:ascii="Verdana" w:hAnsi="Verdana"/>
          <w:b/>
          <w:bCs/>
          <w:sz w:val="24"/>
          <w:szCs w:val="24"/>
        </w:rPr>
      </w:pPr>
      <w:r w:rsidRPr="00D801BA">
        <w:rPr>
          <w:rFonts w:ascii="Verdana" w:hAnsi="Verdana"/>
          <w:b/>
          <w:bCs/>
          <w:sz w:val="24"/>
          <w:szCs w:val="24"/>
        </w:rPr>
        <w:t>Q8</w:t>
      </w:r>
      <w:r>
        <w:rPr>
          <w:rFonts w:ascii="Verdana" w:hAnsi="Verdana"/>
          <w:b/>
          <w:bCs/>
          <w:sz w:val="24"/>
          <w:szCs w:val="24"/>
        </w:rPr>
        <w:t>.</w:t>
      </w:r>
    </w:p>
    <w:p w14:paraId="0EC855BF" w14:textId="77777777" w:rsidR="00551094" w:rsidRDefault="00283F20" w:rsidP="00551094">
      <w:pPr>
        <w:keepNext/>
        <w:jc w:val="center"/>
      </w:pPr>
      <w:r w:rsidRPr="007A7784">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0564ACED" w14:textId="7CC8D9BB"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7</w:t>
      </w:r>
      <w:r w:rsidR="00A904F5">
        <w:fldChar w:fldCharType="end"/>
      </w:r>
      <w:r>
        <w:t>.1</w:t>
      </w:r>
    </w:p>
    <w:p w14:paraId="024AC470" w14:textId="77777777" w:rsidR="00283F20" w:rsidRPr="007A7784" w:rsidRDefault="00283F20" w:rsidP="00283F20">
      <w:pPr>
        <w:pStyle w:val="ListParagraph"/>
        <w:numPr>
          <w:ilvl w:val="0"/>
          <w:numId w:val="9"/>
        </w:numPr>
        <w:rPr>
          <w:rFonts w:ascii="Verdana" w:hAnsi="Verdana"/>
          <w:sz w:val="24"/>
          <w:szCs w:val="24"/>
        </w:rPr>
      </w:pPr>
      <w:r w:rsidRPr="007A7784">
        <w:rPr>
          <w:rFonts w:ascii="Verdana" w:hAnsi="Verdana"/>
          <w:sz w:val="24"/>
          <w:szCs w:val="24"/>
        </w:rPr>
        <w:t xml:space="preserve">During our survey research, we discovered that the noise levels and temperatures in a house may affect how well a baby </w:t>
      </w:r>
      <w:proofErr w:type="gramStart"/>
      <w:r w:rsidRPr="007A7784">
        <w:rPr>
          <w:rFonts w:ascii="Verdana" w:hAnsi="Verdana"/>
          <w:sz w:val="24"/>
          <w:szCs w:val="24"/>
        </w:rPr>
        <w:t>sleeps</w:t>
      </w:r>
      <w:proofErr w:type="gramEnd"/>
      <w:r w:rsidRPr="007A7784">
        <w:rPr>
          <w:rFonts w:ascii="Verdana" w:hAnsi="Verdana"/>
          <w:sz w:val="24"/>
          <w:szCs w:val="24"/>
        </w:rPr>
        <w:t xml:space="preserve">.  Examining the data, it is difficult to draw a clear conclusion as the sample size of answers is too small. They may be something we examine further for a major project. </w:t>
      </w:r>
    </w:p>
    <w:p w14:paraId="095EA2FB" w14:textId="77777777" w:rsidR="00283F20" w:rsidRDefault="00283F20" w:rsidP="00283F20">
      <w:pPr>
        <w:rPr>
          <w:rFonts w:ascii="Verdana" w:hAnsi="Verdana"/>
          <w:sz w:val="24"/>
          <w:szCs w:val="24"/>
        </w:rPr>
      </w:pPr>
    </w:p>
    <w:p w14:paraId="658555DA" w14:textId="77777777" w:rsidR="00283F20" w:rsidRDefault="00283F20" w:rsidP="00283F20">
      <w:pPr>
        <w:rPr>
          <w:rFonts w:ascii="Verdana" w:hAnsi="Verdana"/>
          <w:sz w:val="24"/>
          <w:szCs w:val="24"/>
        </w:rPr>
      </w:pPr>
    </w:p>
    <w:p w14:paraId="473B667C" w14:textId="77777777" w:rsidR="00283F20" w:rsidRDefault="00283F20" w:rsidP="00283F20">
      <w:pPr>
        <w:rPr>
          <w:rFonts w:ascii="Verdana" w:hAnsi="Verdana"/>
          <w:sz w:val="24"/>
          <w:szCs w:val="24"/>
        </w:rPr>
      </w:pPr>
    </w:p>
    <w:p w14:paraId="4CD7782A" w14:textId="77777777" w:rsidR="00283F20" w:rsidRPr="00D801BA" w:rsidRDefault="00283F20" w:rsidP="00283F20">
      <w:pPr>
        <w:rPr>
          <w:rFonts w:ascii="Verdana" w:hAnsi="Verdana"/>
          <w:b/>
          <w:bCs/>
          <w:sz w:val="24"/>
          <w:szCs w:val="24"/>
        </w:rPr>
      </w:pPr>
      <w:r w:rsidRPr="00D801BA">
        <w:rPr>
          <w:rFonts w:ascii="Verdana" w:hAnsi="Verdana"/>
          <w:b/>
          <w:bCs/>
          <w:sz w:val="24"/>
          <w:szCs w:val="24"/>
        </w:rPr>
        <w:lastRenderedPageBreak/>
        <w:t>Q9.</w:t>
      </w:r>
    </w:p>
    <w:p w14:paraId="4EB8A7A4" w14:textId="77777777" w:rsidR="00551094" w:rsidRDefault="00283F20" w:rsidP="00551094">
      <w:pPr>
        <w:keepNext/>
        <w:jc w:val="center"/>
      </w:pPr>
      <w:r w:rsidRPr="007A7784">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0129CA4A" w14:textId="71A33EAF"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8</w:t>
      </w:r>
      <w:r w:rsidR="00A904F5">
        <w:fldChar w:fldCharType="end"/>
      </w:r>
      <w:r>
        <w:t>.1</w:t>
      </w:r>
    </w:p>
    <w:p w14:paraId="3B4222FE"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Default="00283F20" w:rsidP="00283F20">
      <w:pPr>
        <w:rPr>
          <w:rFonts w:ascii="Verdana" w:hAnsi="Verdana"/>
          <w:sz w:val="24"/>
          <w:szCs w:val="24"/>
        </w:rPr>
      </w:pPr>
    </w:p>
    <w:p w14:paraId="164818F3" w14:textId="77777777" w:rsidR="006A20A7" w:rsidRPr="0036128D" w:rsidRDefault="006A20A7" w:rsidP="00283F20">
      <w:pPr>
        <w:rPr>
          <w:rFonts w:ascii="Verdana" w:hAnsi="Verdana"/>
          <w:sz w:val="24"/>
          <w:szCs w:val="24"/>
        </w:rPr>
      </w:pPr>
    </w:p>
    <w:p w14:paraId="43CBA43D"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0.</w:t>
      </w:r>
    </w:p>
    <w:p w14:paraId="76689C56" w14:textId="77777777" w:rsidR="00283F20" w:rsidRPr="007A7784" w:rsidRDefault="00283F20" w:rsidP="00283F20">
      <w:pPr>
        <w:ind w:firstLine="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olding their hand, soother</w:t>
      </w:r>
    </w:p>
    <w:p w14:paraId="61AE43C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hite noise machine</w:t>
      </w:r>
    </w:p>
    <w:p w14:paraId="756B519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Rocking</w:t>
      </w:r>
    </w:p>
    <w:p w14:paraId="3125999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alk her in my arms, sing, dance gently.</w:t>
      </w:r>
    </w:p>
    <w:p w14:paraId="0A83302C"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echnique called verbal reassurance.</w:t>
      </w:r>
    </w:p>
    <w:p w14:paraId="085EC6BB"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Cuddles</w:t>
      </w:r>
    </w:p>
    <w:p w14:paraId="36FAAFA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Sing</w:t>
      </w:r>
    </w:p>
    <w:p w14:paraId="64D3034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7A7784" w:rsidRDefault="00283F20" w:rsidP="00283F20">
      <w:pPr>
        <w:rPr>
          <w:rFonts w:ascii="Verdana" w:hAnsi="Verdana" w:cstheme="minorHAnsi"/>
          <w:color w:val="202124"/>
          <w:spacing w:val="2"/>
          <w:sz w:val="24"/>
          <w:szCs w:val="24"/>
          <w:shd w:val="clear" w:color="auto" w:fill="FFFFFF"/>
        </w:rPr>
      </w:pPr>
    </w:p>
    <w:p w14:paraId="2F0EC503" w14:textId="77777777" w:rsidR="00283F20" w:rsidRPr="00F80880" w:rsidRDefault="00283F20" w:rsidP="00283F20">
      <w:pPr>
        <w:ind w:left="408"/>
        <w:rPr>
          <w:rFonts w:ascii="Verdana" w:hAnsi="Verdana" w:cstheme="minorHAnsi"/>
          <w:color w:val="202124"/>
          <w:spacing w:val="2"/>
          <w:sz w:val="24"/>
          <w:szCs w:val="24"/>
          <w:shd w:val="clear" w:color="auto" w:fill="FFFFFF"/>
        </w:rPr>
      </w:pPr>
      <w:r w:rsidRPr="00F80880">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64A8CCEB" w14:textId="77777777" w:rsidR="00283F20" w:rsidRPr="007A7784" w:rsidRDefault="00283F20" w:rsidP="00283F20">
      <w:pPr>
        <w:rPr>
          <w:rFonts w:ascii="Verdana" w:hAnsi="Verdana" w:cstheme="minorHAnsi"/>
          <w:color w:val="202124"/>
          <w:spacing w:val="2"/>
          <w:sz w:val="24"/>
          <w:szCs w:val="24"/>
          <w:shd w:val="clear" w:color="auto" w:fill="FFFFFF"/>
        </w:rPr>
      </w:pPr>
    </w:p>
    <w:p w14:paraId="3ACA427E" w14:textId="77777777" w:rsidR="00283F20" w:rsidRPr="007A7784" w:rsidRDefault="00283F20" w:rsidP="00283F20">
      <w:pPr>
        <w:rPr>
          <w:rFonts w:ascii="Verdana" w:hAnsi="Verdana" w:cstheme="minorHAnsi"/>
          <w:color w:val="202124"/>
          <w:spacing w:val="2"/>
          <w:sz w:val="24"/>
          <w:szCs w:val="24"/>
          <w:shd w:val="clear" w:color="auto" w:fill="FFFFFF"/>
        </w:rPr>
      </w:pPr>
    </w:p>
    <w:p w14:paraId="7C659D8F"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 xml:space="preserve">Q11. </w:t>
      </w:r>
    </w:p>
    <w:p w14:paraId="615A6338" w14:textId="77777777" w:rsidR="00283F20" w:rsidRPr="007A7784" w:rsidRDefault="00283F20" w:rsidP="00283F20">
      <w:pPr>
        <w:ind w:left="72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0BF80B04" w14:textId="77777777" w:rsidR="00551094" w:rsidRDefault="00283F20" w:rsidP="00551094">
      <w:pPr>
        <w:keepNext/>
        <w:jc w:val="center"/>
      </w:pPr>
      <w:r w:rsidRPr="007A7784">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639D4750" w14:textId="653A16E4"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9</w:t>
      </w:r>
      <w:r w:rsidR="00A904F5">
        <w:fldChar w:fldCharType="end"/>
      </w:r>
      <w:r>
        <w:t>.1</w:t>
      </w:r>
    </w:p>
    <w:p w14:paraId="23C5BE74" w14:textId="77777777" w:rsidR="00283F20" w:rsidRPr="007A7784" w:rsidRDefault="00283F20" w:rsidP="00283F20">
      <w:pPr>
        <w:pStyle w:val="ListParagraph"/>
        <w:numPr>
          <w:ilvl w:val="0"/>
          <w:numId w:val="7"/>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very important data, the tolerances for our sensors will have to be set very carefully. If they trigger a response too early, they may wake the baby further. </w:t>
      </w:r>
    </w:p>
    <w:p w14:paraId="74281B50" w14:textId="77777777" w:rsidR="00283F20" w:rsidRDefault="00283F20" w:rsidP="00283F20">
      <w:pPr>
        <w:pStyle w:val="ListParagraph"/>
        <w:ind w:left="408"/>
        <w:rPr>
          <w:rFonts w:ascii="Verdana" w:hAnsi="Verdana" w:cstheme="minorHAnsi"/>
          <w:color w:val="202124"/>
          <w:spacing w:val="2"/>
          <w:sz w:val="24"/>
          <w:szCs w:val="24"/>
          <w:shd w:val="clear" w:color="auto" w:fill="FFFFFF"/>
        </w:rPr>
      </w:pPr>
    </w:p>
    <w:p w14:paraId="41ACCE96"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p>
    <w:p w14:paraId="1D7E3A85"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2.</w:t>
      </w:r>
    </w:p>
    <w:p w14:paraId="0E97B49F" w14:textId="77777777" w:rsidR="00283F20" w:rsidRPr="007A7784" w:rsidRDefault="00283F20" w:rsidP="00283F20">
      <w:pPr>
        <w:ind w:left="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Do you use a baby monitor, if so what features of it do you find most </w:t>
      </w:r>
      <w:r>
        <w:rPr>
          <w:rFonts w:ascii="Verdana" w:hAnsi="Verdana" w:cstheme="minorHAnsi"/>
          <w:color w:val="202124"/>
          <w:spacing w:val="2"/>
          <w:sz w:val="24"/>
          <w:szCs w:val="24"/>
          <w:shd w:val="clear" w:color="auto" w:fill="FFFFFF"/>
        </w:rPr>
        <w:t xml:space="preserve">  </w:t>
      </w:r>
      <w:r w:rsidRPr="007A7784">
        <w:rPr>
          <w:rFonts w:ascii="Verdana" w:hAnsi="Verdana" w:cstheme="minorHAnsi"/>
          <w:color w:val="202124"/>
          <w:spacing w:val="2"/>
          <w:sz w:val="24"/>
          <w:szCs w:val="24"/>
          <w:shd w:val="clear" w:color="auto" w:fill="FFFFFF"/>
        </w:rPr>
        <w:t>valuable/What features do you wish it had?</w:t>
      </w:r>
    </w:p>
    <w:p w14:paraId="6CF8E2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No</w:t>
      </w:r>
    </w:p>
    <w:p w14:paraId="2329230F"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 option.</w:t>
      </w:r>
    </w:p>
    <w:p w14:paraId="51198882"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w:t>
      </w:r>
    </w:p>
    <w:p w14:paraId="5B96D3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udio</w:t>
      </w:r>
    </w:p>
    <w:p w14:paraId="3D9E1EC4"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lastRenderedPageBreak/>
        <w:t>Temperature of room talk features. I would rather it had a mat to monitor breathing.</w:t>
      </w:r>
    </w:p>
    <w:p w14:paraId="760F12FA"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nderful for hearing every sound.</w:t>
      </w:r>
    </w:p>
    <w:p w14:paraId="3B57EF7D" w14:textId="77777777" w:rsidR="00283F20" w:rsidRPr="007A7784" w:rsidRDefault="00283F20" w:rsidP="00283F20">
      <w:pPr>
        <w:rPr>
          <w:rFonts w:ascii="Verdana" w:hAnsi="Verdana" w:cstheme="minorHAnsi"/>
          <w:color w:val="202124"/>
          <w:spacing w:val="2"/>
          <w:sz w:val="24"/>
          <w:szCs w:val="24"/>
          <w:shd w:val="clear" w:color="auto" w:fill="FFFFFF"/>
        </w:rPr>
      </w:pPr>
    </w:p>
    <w:p w14:paraId="378B7331"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video or projector function which could play soothing shapes, pictures. </w:t>
      </w:r>
    </w:p>
    <w:p w14:paraId="7FD3DEB0"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way to communicate with the baby. </w:t>
      </w:r>
    </w:p>
    <w:p w14:paraId="7E130A7B" w14:textId="66F1D560" w:rsidR="00283F20" w:rsidRDefault="00283F20" w:rsidP="00283F20">
      <w:pPr>
        <w:pStyle w:val="ListParagraph"/>
        <w:ind w:left="1440"/>
        <w:rPr>
          <w:rFonts w:ascii="Verdana" w:hAnsi="Verdana" w:cstheme="minorHAnsi"/>
          <w:color w:val="202124"/>
          <w:spacing w:val="2"/>
          <w:sz w:val="24"/>
          <w:szCs w:val="24"/>
          <w:shd w:val="clear" w:color="auto" w:fill="FFFFFF"/>
        </w:rPr>
      </w:pPr>
    </w:p>
    <w:p w14:paraId="6693BF6E" w14:textId="4D23CCF5" w:rsidR="006A20A7" w:rsidRDefault="006A20A7" w:rsidP="00283F20">
      <w:pPr>
        <w:pStyle w:val="ListParagraph"/>
        <w:ind w:left="1440"/>
        <w:rPr>
          <w:rFonts w:ascii="Verdana" w:hAnsi="Verdana" w:cstheme="minorHAnsi"/>
          <w:color w:val="202124"/>
          <w:spacing w:val="2"/>
          <w:sz w:val="24"/>
          <w:szCs w:val="24"/>
          <w:shd w:val="clear" w:color="auto" w:fill="FFFFFF"/>
        </w:rPr>
      </w:pPr>
    </w:p>
    <w:p w14:paraId="717A9F5A" w14:textId="0840436C" w:rsidR="006A20A7" w:rsidRDefault="006A20A7" w:rsidP="00283F20">
      <w:pPr>
        <w:pStyle w:val="ListParagraph"/>
        <w:ind w:left="1440"/>
        <w:rPr>
          <w:rFonts w:ascii="Verdana" w:hAnsi="Verdana" w:cstheme="minorHAnsi"/>
          <w:color w:val="202124"/>
          <w:spacing w:val="2"/>
          <w:sz w:val="24"/>
          <w:szCs w:val="24"/>
          <w:shd w:val="clear" w:color="auto" w:fill="FFFFFF"/>
        </w:rPr>
      </w:pPr>
    </w:p>
    <w:p w14:paraId="2467464D" w14:textId="2900B710" w:rsidR="006A20A7" w:rsidRDefault="006A20A7" w:rsidP="00283F20">
      <w:pPr>
        <w:pStyle w:val="ListParagraph"/>
        <w:ind w:left="1440"/>
        <w:rPr>
          <w:rFonts w:ascii="Verdana" w:hAnsi="Verdana" w:cstheme="minorHAnsi"/>
          <w:color w:val="202124"/>
          <w:spacing w:val="2"/>
          <w:sz w:val="24"/>
          <w:szCs w:val="24"/>
          <w:shd w:val="clear" w:color="auto" w:fill="FFFFFF"/>
        </w:rPr>
      </w:pPr>
    </w:p>
    <w:p w14:paraId="1B7BB868" w14:textId="745E2E37" w:rsidR="006A20A7" w:rsidRDefault="006A20A7" w:rsidP="00283F20">
      <w:pPr>
        <w:pStyle w:val="ListParagraph"/>
        <w:ind w:left="1440"/>
        <w:rPr>
          <w:rFonts w:ascii="Verdana" w:hAnsi="Verdana" w:cstheme="minorHAnsi"/>
          <w:color w:val="202124"/>
          <w:spacing w:val="2"/>
          <w:sz w:val="24"/>
          <w:szCs w:val="24"/>
          <w:shd w:val="clear" w:color="auto" w:fill="FFFFFF"/>
        </w:rPr>
      </w:pPr>
    </w:p>
    <w:p w14:paraId="5C1FFC46" w14:textId="521DF2DA" w:rsidR="006A20A7" w:rsidRDefault="006A20A7" w:rsidP="00283F20">
      <w:pPr>
        <w:pStyle w:val="ListParagraph"/>
        <w:ind w:left="1440"/>
        <w:rPr>
          <w:rFonts w:ascii="Verdana" w:hAnsi="Verdana" w:cstheme="minorHAnsi"/>
          <w:color w:val="202124"/>
          <w:spacing w:val="2"/>
          <w:sz w:val="24"/>
          <w:szCs w:val="24"/>
          <w:shd w:val="clear" w:color="auto" w:fill="FFFFFF"/>
        </w:rPr>
      </w:pPr>
    </w:p>
    <w:p w14:paraId="61FA84D6" w14:textId="62C6F84E" w:rsidR="006A20A7" w:rsidRDefault="006A20A7" w:rsidP="00283F20">
      <w:pPr>
        <w:pStyle w:val="ListParagraph"/>
        <w:ind w:left="1440"/>
        <w:rPr>
          <w:rFonts w:ascii="Verdana" w:hAnsi="Verdana" w:cstheme="minorHAnsi"/>
          <w:color w:val="202124"/>
          <w:spacing w:val="2"/>
          <w:sz w:val="24"/>
          <w:szCs w:val="24"/>
          <w:shd w:val="clear" w:color="auto" w:fill="FFFFFF"/>
        </w:rPr>
      </w:pPr>
    </w:p>
    <w:p w14:paraId="0630BE21" w14:textId="16FA99C9" w:rsidR="006A20A7" w:rsidRDefault="006A20A7" w:rsidP="00283F20">
      <w:pPr>
        <w:pStyle w:val="ListParagraph"/>
        <w:ind w:left="1440"/>
        <w:rPr>
          <w:rFonts w:ascii="Verdana" w:hAnsi="Verdana" w:cstheme="minorHAnsi"/>
          <w:color w:val="202124"/>
          <w:spacing w:val="2"/>
          <w:sz w:val="24"/>
          <w:szCs w:val="24"/>
          <w:shd w:val="clear" w:color="auto" w:fill="FFFFFF"/>
        </w:rPr>
      </w:pPr>
    </w:p>
    <w:p w14:paraId="26EA646D" w14:textId="091B6A1D" w:rsidR="006A20A7" w:rsidRDefault="006A20A7" w:rsidP="00283F20">
      <w:pPr>
        <w:pStyle w:val="ListParagraph"/>
        <w:ind w:left="1440"/>
        <w:rPr>
          <w:rFonts w:ascii="Verdana" w:hAnsi="Verdana" w:cstheme="minorHAnsi"/>
          <w:color w:val="202124"/>
          <w:spacing w:val="2"/>
          <w:sz w:val="24"/>
          <w:szCs w:val="24"/>
          <w:shd w:val="clear" w:color="auto" w:fill="FFFFFF"/>
        </w:rPr>
      </w:pPr>
    </w:p>
    <w:p w14:paraId="7BC29D11" w14:textId="7410A0C4" w:rsidR="006A20A7" w:rsidRDefault="006A20A7" w:rsidP="00283F20">
      <w:pPr>
        <w:pStyle w:val="ListParagraph"/>
        <w:ind w:left="1440"/>
        <w:rPr>
          <w:rFonts w:ascii="Verdana" w:hAnsi="Verdana" w:cstheme="minorHAnsi"/>
          <w:color w:val="202124"/>
          <w:spacing w:val="2"/>
          <w:sz w:val="24"/>
          <w:szCs w:val="24"/>
          <w:shd w:val="clear" w:color="auto" w:fill="FFFFFF"/>
        </w:rPr>
      </w:pPr>
    </w:p>
    <w:p w14:paraId="3CF46854" w14:textId="77777777" w:rsidR="006A20A7" w:rsidRPr="007A7784" w:rsidRDefault="006A20A7" w:rsidP="00283F20">
      <w:pPr>
        <w:pStyle w:val="ListParagraph"/>
        <w:ind w:left="1440"/>
        <w:rPr>
          <w:rFonts w:ascii="Verdana" w:hAnsi="Verdana" w:cstheme="minorHAnsi"/>
          <w:color w:val="202124"/>
          <w:spacing w:val="2"/>
          <w:sz w:val="24"/>
          <w:szCs w:val="24"/>
          <w:shd w:val="clear" w:color="auto" w:fill="FFFFFF"/>
        </w:rPr>
      </w:pPr>
    </w:p>
    <w:p w14:paraId="3B861D53"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3.</w:t>
      </w:r>
    </w:p>
    <w:p w14:paraId="52058E99" w14:textId="77777777" w:rsidR="00551094" w:rsidRDefault="00283F20" w:rsidP="00551094">
      <w:pPr>
        <w:keepNext/>
        <w:jc w:val="center"/>
      </w:pPr>
      <w:r w:rsidRPr="007A7784">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231FD0BF" w14:textId="294C22BB"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10</w:t>
      </w:r>
      <w:r w:rsidR="00A904F5">
        <w:fldChar w:fldCharType="end"/>
      </w:r>
      <w:r>
        <w:t>.1</w:t>
      </w:r>
    </w:p>
    <w:p w14:paraId="1697EFD4"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5DD85395"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 xml:space="preserve">Two-way audio function is something we may look at in a further iteration of our project. After discussion we feel for security reason and live video </w:t>
      </w:r>
      <w:r w:rsidRPr="007A7784">
        <w:rPr>
          <w:rFonts w:ascii="Verdana" w:eastAsia="Times New Roman" w:hAnsi="Verdana" w:cstheme="minorHAnsi"/>
          <w:color w:val="202124"/>
          <w:spacing w:val="2"/>
          <w:sz w:val="24"/>
          <w:szCs w:val="24"/>
          <w:lang w:eastAsia="en-IE"/>
        </w:rPr>
        <w:lastRenderedPageBreak/>
        <w:t xml:space="preserve">function would not be possible to do safely (outlined further in security analysis).  </w:t>
      </w:r>
    </w:p>
    <w:p w14:paraId="4F0B647A"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031A8500"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2F47AF15" w14:textId="4BEBFC46" w:rsidR="00283F20" w:rsidRPr="00D45E3C" w:rsidRDefault="00283F20" w:rsidP="00283F20">
      <w:pPr>
        <w:spacing w:line="405" w:lineRule="atLeast"/>
        <w:rPr>
          <w:rFonts w:ascii="Verdana" w:eastAsia="Times New Roman" w:hAnsi="Verdana" w:cstheme="minorHAnsi"/>
          <w:b/>
          <w:bCs/>
          <w:color w:val="202124"/>
          <w:spacing w:val="2"/>
          <w:sz w:val="24"/>
          <w:szCs w:val="24"/>
          <w:lang w:eastAsia="en-IE"/>
        </w:rPr>
      </w:pPr>
      <w:r w:rsidRPr="00D45E3C">
        <w:rPr>
          <w:rFonts w:ascii="Verdana" w:eastAsia="Times New Roman" w:hAnsi="Verdana" w:cstheme="minorHAnsi"/>
          <w:b/>
          <w:bCs/>
          <w:color w:val="202124"/>
          <w:spacing w:val="2"/>
          <w:sz w:val="24"/>
          <w:szCs w:val="24"/>
          <w:lang w:eastAsia="en-IE"/>
        </w:rPr>
        <w:t>Q14.</w:t>
      </w:r>
    </w:p>
    <w:p w14:paraId="6C148AD3" w14:textId="77777777" w:rsidR="00283F20" w:rsidRPr="007A7784" w:rsidRDefault="00283F20" w:rsidP="00283F20">
      <w:pPr>
        <w:spacing w:line="405" w:lineRule="atLeast"/>
        <w:ind w:firstLine="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Other thoughts or comments?</w:t>
      </w:r>
    </w:p>
    <w:p w14:paraId="6B1EA474"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 xml:space="preserve">Is it possible that any breathing difficulty could be detected? </w:t>
      </w:r>
      <w:proofErr w:type="spellStart"/>
      <w:r w:rsidRPr="007A7784">
        <w:rPr>
          <w:rFonts w:ascii="Verdana" w:eastAsia="Times New Roman" w:hAnsi="Verdana" w:cs="Arial"/>
          <w:color w:val="202124"/>
          <w:spacing w:val="3"/>
          <w:sz w:val="24"/>
          <w:szCs w:val="24"/>
          <w:lang w:eastAsia="en-IE"/>
        </w:rPr>
        <w:t>colourful</w:t>
      </w:r>
      <w:proofErr w:type="spellEnd"/>
      <w:r w:rsidRPr="007A7784">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Babies are cool.</w:t>
      </w:r>
    </w:p>
    <w:p w14:paraId="49AAD56C" w14:textId="77777777" w:rsidR="00283F20" w:rsidRPr="007A7784" w:rsidRDefault="00283F20" w:rsidP="00283F20">
      <w:pPr>
        <w:spacing w:line="405" w:lineRule="atLeast"/>
        <w:rPr>
          <w:rFonts w:ascii="Verdana" w:eastAsia="Times New Roman" w:hAnsi="Verdana" w:cstheme="minorHAnsi"/>
          <w:sz w:val="24"/>
          <w:szCs w:val="24"/>
          <w:lang w:eastAsia="en-IE"/>
        </w:rPr>
      </w:pPr>
    </w:p>
    <w:p w14:paraId="39CA60EF"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23F57C5B" w14:textId="77777777" w:rsidR="00283F20" w:rsidRPr="007A7784" w:rsidRDefault="00283F20" w:rsidP="00283F20">
      <w:pPr>
        <w:pStyle w:val="ListParagraph"/>
        <w:rPr>
          <w:rFonts w:ascii="Verdana" w:eastAsia="Times New Roman" w:hAnsi="Verdana" w:cstheme="minorHAnsi"/>
          <w:sz w:val="24"/>
          <w:szCs w:val="24"/>
          <w:lang w:eastAsia="en-IE"/>
        </w:rPr>
      </w:pPr>
    </w:p>
    <w:p w14:paraId="1BB06622"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The ever-changing sleep cycle of babies is highlighted again. </w:t>
      </w:r>
    </w:p>
    <w:p w14:paraId="594AED3C"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A breathing monitoring function and ability to project </w:t>
      </w:r>
      <w:proofErr w:type="spellStart"/>
      <w:r w:rsidRPr="007A7784">
        <w:rPr>
          <w:rFonts w:ascii="Verdana" w:eastAsia="Times New Roman" w:hAnsi="Verdana" w:cstheme="minorHAnsi"/>
          <w:sz w:val="24"/>
          <w:szCs w:val="24"/>
          <w:lang w:eastAsia="en-IE"/>
        </w:rPr>
        <w:t>colourful</w:t>
      </w:r>
      <w:proofErr w:type="spellEnd"/>
      <w:r w:rsidRPr="007A7784">
        <w:rPr>
          <w:rFonts w:ascii="Verdana" w:eastAsia="Times New Roman" w:hAnsi="Verdana" w:cstheme="minorHAnsi"/>
          <w:sz w:val="24"/>
          <w:szCs w:val="24"/>
          <w:lang w:eastAsia="en-IE"/>
        </w:rPr>
        <w:t xml:space="preserve"> shapes in the room is also mentioned again.</w:t>
      </w:r>
    </w:p>
    <w:p w14:paraId="2A7BEA32" w14:textId="77777777" w:rsidR="00283F20" w:rsidRPr="007A7784" w:rsidRDefault="00283F20" w:rsidP="00283F20">
      <w:pPr>
        <w:spacing w:after="0" w:line="240" w:lineRule="auto"/>
        <w:rPr>
          <w:rFonts w:ascii="Verdana" w:eastAsia="Times New Roman" w:hAnsi="Verdana" w:cstheme="minorHAnsi"/>
          <w:color w:val="5F6368"/>
          <w:sz w:val="24"/>
          <w:szCs w:val="24"/>
          <w:lang w:eastAsia="en-IE"/>
        </w:rPr>
      </w:pPr>
    </w:p>
    <w:p w14:paraId="6ED43A02" w14:textId="23403C54" w:rsidR="00283F20" w:rsidRPr="000C2963" w:rsidRDefault="00AA664A" w:rsidP="00283F20">
      <w:pPr>
        <w:pStyle w:val="Heading3"/>
        <w:rPr>
          <w:rFonts w:ascii="Verdana" w:hAnsi="Verdana"/>
          <w:color w:val="538135" w:themeColor="accent6" w:themeShade="BF"/>
        </w:rPr>
      </w:pPr>
      <w:bookmarkStart w:id="29" w:name="_Conclusion"/>
      <w:bookmarkStart w:id="30" w:name="_1.3.2_Conclusion"/>
      <w:bookmarkStart w:id="31" w:name="_Toc66478035"/>
      <w:bookmarkEnd w:id="29"/>
      <w:bookmarkEnd w:id="30"/>
      <w:r>
        <w:rPr>
          <w:rFonts w:ascii="Verdana" w:hAnsi="Verdana"/>
          <w:color w:val="538135" w:themeColor="accent6" w:themeShade="BF"/>
        </w:rPr>
        <w:t>1.</w:t>
      </w:r>
      <w:r w:rsidR="004041FF">
        <w:rPr>
          <w:rFonts w:ascii="Verdana" w:hAnsi="Verdana"/>
          <w:color w:val="538135" w:themeColor="accent6" w:themeShade="BF"/>
        </w:rPr>
        <w:t>4</w:t>
      </w:r>
      <w:r>
        <w:rPr>
          <w:rFonts w:ascii="Verdana" w:hAnsi="Verdana"/>
          <w:color w:val="538135" w:themeColor="accent6" w:themeShade="BF"/>
        </w:rPr>
        <w:t>.</w:t>
      </w:r>
      <w:r w:rsidR="00C61AC6">
        <w:rPr>
          <w:rFonts w:ascii="Verdana" w:hAnsi="Verdana"/>
          <w:color w:val="538135" w:themeColor="accent6" w:themeShade="BF"/>
        </w:rPr>
        <w:t xml:space="preserve">2 </w:t>
      </w:r>
      <w:bookmarkEnd w:id="31"/>
      <w:r w:rsidR="00B66D07">
        <w:rPr>
          <w:rFonts w:ascii="Verdana" w:hAnsi="Verdana"/>
          <w:color w:val="538135" w:themeColor="accent6" w:themeShade="BF"/>
        </w:rPr>
        <w:t>CONCLUSION</w:t>
      </w:r>
      <w:r w:rsidR="00283F20" w:rsidRPr="000C2963">
        <w:rPr>
          <w:rFonts w:ascii="Verdana" w:hAnsi="Verdana"/>
          <w:color w:val="538135" w:themeColor="accent6" w:themeShade="BF"/>
        </w:rPr>
        <w:t xml:space="preserve"> </w:t>
      </w:r>
    </w:p>
    <w:p w14:paraId="5EC24141" w14:textId="77777777" w:rsidR="00283F20" w:rsidRPr="007A7784" w:rsidRDefault="00283F20" w:rsidP="00283F20">
      <w:pPr>
        <w:rPr>
          <w:rFonts w:ascii="Verdana" w:hAnsi="Verdana"/>
          <w:sz w:val="24"/>
          <w:szCs w:val="24"/>
        </w:rPr>
      </w:pPr>
      <w:r w:rsidRPr="007A7784">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7A7784">
        <w:rPr>
          <w:rFonts w:ascii="Verdana" w:hAnsi="Verdana" w:cstheme="minorHAnsi"/>
          <w:color w:val="202124"/>
          <w:spacing w:val="2"/>
          <w:sz w:val="24"/>
          <w:szCs w:val="24"/>
          <w:shd w:val="clear" w:color="auto" w:fill="FFFFFF"/>
        </w:rPr>
        <w:t>Limiting this to what is feasible for our minor project. The main features outline by the parents are.</w:t>
      </w:r>
    </w:p>
    <w:p w14:paraId="5D4E556B"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sound/movement sensor</w:t>
      </w:r>
    </w:p>
    <w:p w14:paraId="212FDEE9"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night light with patterns/shapes</w:t>
      </w:r>
    </w:p>
    <w:p w14:paraId="44875FD8"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lastRenderedPageBreak/>
        <w:t>An ability to play sounds/lullaby’s/white noise.</w:t>
      </w:r>
    </w:p>
    <w:p w14:paraId="585735E2" w14:textId="77777777" w:rsidR="00013C81" w:rsidRDefault="00283F20" w:rsidP="00013C81">
      <w:pPr>
        <w:ind w:left="4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bookmarkStart w:id="32" w:name="_Toc66478028"/>
    </w:p>
    <w:p w14:paraId="31AAEA7D" w14:textId="77777777" w:rsidR="00013C81" w:rsidRDefault="00013C81" w:rsidP="00013C81">
      <w:pPr>
        <w:ind w:left="48"/>
        <w:rPr>
          <w:rFonts w:ascii="Verdana" w:hAnsi="Verdana" w:cstheme="minorHAnsi"/>
          <w:color w:val="202124"/>
          <w:spacing w:val="2"/>
          <w:sz w:val="24"/>
          <w:szCs w:val="24"/>
          <w:shd w:val="clear" w:color="auto" w:fill="FFFFFF"/>
        </w:rPr>
      </w:pPr>
    </w:p>
    <w:bookmarkEnd w:id="32"/>
    <w:p w14:paraId="7650C2AA" w14:textId="77777777" w:rsidR="00420CCE" w:rsidRDefault="00420CCE" w:rsidP="0099363A"/>
    <w:p w14:paraId="1A01055E" w14:textId="3437A56A" w:rsidR="00CB7457" w:rsidRDefault="00CB7457" w:rsidP="0099363A"/>
    <w:p w14:paraId="55D1AB2C" w14:textId="67A0A4C1" w:rsidR="00CB7457" w:rsidRDefault="00CB7457" w:rsidP="0099363A"/>
    <w:p w14:paraId="18DD5DED" w14:textId="7F691074" w:rsidR="00CB7457" w:rsidRDefault="00CB7457" w:rsidP="0099363A"/>
    <w:p w14:paraId="7CA93DA7" w14:textId="03AF3844" w:rsidR="00CB7457" w:rsidRDefault="00CB7457" w:rsidP="0099363A"/>
    <w:p w14:paraId="2E248BE1" w14:textId="6B897A4F" w:rsidR="00255E66" w:rsidRDefault="00255E66" w:rsidP="0099363A"/>
    <w:p w14:paraId="14261B1E" w14:textId="77777777" w:rsidR="00255E66" w:rsidRDefault="00255E66" w:rsidP="0099363A"/>
    <w:p w14:paraId="1E77ECEB" w14:textId="59C6758E" w:rsidR="00255E66" w:rsidRPr="0066645C" w:rsidRDefault="00C151CE" w:rsidP="00BC3BDE">
      <w:pPr>
        <w:pStyle w:val="Heading1"/>
        <w:ind w:firstLine="1080"/>
      </w:pPr>
      <w:bookmarkStart w:id="33" w:name="_2._INITIAL_DESIGN"/>
      <w:bookmarkEnd w:id="33"/>
      <w:r w:rsidRPr="0066645C">
        <w:t xml:space="preserve">2. </w:t>
      </w:r>
      <w:r w:rsidR="006C0831" w:rsidRPr="0066645C">
        <w:t>INITIAL DESIGN</w:t>
      </w:r>
    </w:p>
    <w:p w14:paraId="71502900" w14:textId="445676F1" w:rsidR="00CB7457" w:rsidRPr="00CB7457" w:rsidRDefault="00C151CE" w:rsidP="0066645C">
      <w:pPr>
        <w:pStyle w:val="Heading2"/>
      </w:pPr>
      <w:bookmarkStart w:id="34" w:name="_2.1_INITIAL_CONCEPTUAL"/>
      <w:bookmarkEnd w:id="34"/>
      <w:r>
        <w:t xml:space="preserve">2.1 </w:t>
      </w:r>
      <w:r w:rsidR="00BE2D3B" w:rsidRPr="00291668">
        <w:t xml:space="preserve">INITIAL </w:t>
      </w:r>
      <w:r w:rsidR="00D802B5">
        <w:t xml:space="preserve">CONCEPTUAL </w:t>
      </w:r>
      <w:r w:rsidR="00BE2D3B" w:rsidRPr="00291668">
        <w:t>SKETCH</w:t>
      </w:r>
      <w:r w:rsidR="00BF5F2F">
        <w:t>E</w:t>
      </w:r>
      <w:r w:rsidR="00D802B5">
        <w:t>S</w:t>
      </w:r>
    </w:p>
    <w:p w14:paraId="51202BAA" w14:textId="77777777" w:rsidR="00D802B5" w:rsidRDefault="00D802B5" w:rsidP="00CB7457">
      <w:pPr>
        <w:keepNext/>
        <w:jc w:val="center"/>
        <w:rPr>
          <w:noProof/>
        </w:rPr>
      </w:pPr>
    </w:p>
    <w:p w14:paraId="5149A90B" w14:textId="0A85FBF9" w:rsidR="00551094" w:rsidRDefault="00BE2D3B" w:rsidP="00CB7457">
      <w:pPr>
        <w:keepNext/>
        <w:jc w:val="center"/>
      </w:pPr>
      <w:r>
        <w:rPr>
          <w:noProof/>
        </w:rPr>
        <w:drawing>
          <wp:inline distT="0" distB="0" distL="0" distR="0" wp14:anchorId="6E35E5CD" wp14:editId="624EEE3A">
            <wp:extent cx="3413119" cy="4624366"/>
            <wp:effectExtent l="3810" t="0" r="1270" b="127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27" cstate="print">
                      <a:extLst>
                        <a:ext uri="{28A0092B-C50C-407E-A947-70E740481C1C}">
                          <a14:useLocalDpi xmlns:a14="http://schemas.microsoft.com/office/drawing/2010/main" val="0"/>
                        </a:ext>
                      </a:extLst>
                    </a:blip>
                    <a:srcRect r="9496"/>
                    <a:stretch/>
                  </pic:blipFill>
                  <pic:spPr bwMode="auto">
                    <a:xfrm rot="16200000">
                      <a:off x="0" y="0"/>
                      <a:ext cx="3491728" cy="4730872"/>
                    </a:xfrm>
                    <a:prstGeom prst="rect">
                      <a:avLst/>
                    </a:prstGeom>
                    <a:ln>
                      <a:noFill/>
                    </a:ln>
                    <a:extLst>
                      <a:ext uri="{53640926-AAD7-44D8-BBD7-CCE9431645EC}">
                        <a14:shadowObscured xmlns:a14="http://schemas.microsoft.com/office/drawing/2010/main"/>
                      </a:ext>
                    </a:extLst>
                  </pic:spPr>
                </pic:pic>
              </a:graphicData>
            </a:graphic>
          </wp:inline>
        </w:drawing>
      </w:r>
    </w:p>
    <w:p w14:paraId="1D6933CB" w14:textId="609245B4" w:rsidR="00456CE7" w:rsidRDefault="00551094" w:rsidP="00CB7457">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3</w:t>
      </w:r>
      <w:r w:rsidR="00A904F5">
        <w:fldChar w:fldCharType="end"/>
      </w:r>
      <w:r w:rsidR="00EF68C8">
        <w:t xml:space="preserve"> – Sketch of Baby </w:t>
      </w:r>
      <w:r w:rsidR="00676D6C">
        <w:t>monitor</w:t>
      </w:r>
      <w:r w:rsidR="00910A3C">
        <w:t xml:space="preserve"> </w:t>
      </w:r>
      <w:r w:rsidR="00CB7457">
        <w:t>in-situ</w:t>
      </w:r>
    </w:p>
    <w:p w14:paraId="11481D4D" w14:textId="798727FC" w:rsidR="00F20D0F" w:rsidRDefault="00F20D0F" w:rsidP="00F20D0F"/>
    <w:p w14:paraId="2450912A" w14:textId="77777777" w:rsidR="00D802B5" w:rsidRDefault="00D802B5" w:rsidP="00F20D0F">
      <w:pPr>
        <w:keepNext/>
        <w:jc w:val="center"/>
        <w:rPr>
          <w:noProof/>
        </w:rPr>
      </w:pPr>
    </w:p>
    <w:p w14:paraId="1ECCCD11" w14:textId="3385851E" w:rsidR="00F20D0F" w:rsidRDefault="00BE2D3B" w:rsidP="00F20D0F">
      <w:pPr>
        <w:keepNext/>
        <w:jc w:val="center"/>
      </w:pPr>
      <w:r>
        <w:rPr>
          <w:noProof/>
        </w:rPr>
        <w:drawing>
          <wp:inline distT="0" distB="0" distL="0" distR="0" wp14:anchorId="043ACBC5" wp14:editId="227B1BA3">
            <wp:extent cx="3111683" cy="4159687"/>
            <wp:effectExtent l="9525" t="0" r="3175" b="3175"/>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28" cstate="print">
                      <a:extLst>
                        <a:ext uri="{28A0092B-C50C-407E-A947-70E740481C1C}">
                          <a14:useLocalDpi xmlns:a14="http://schemas.microsoft.com/office/drawing/2010/main" val="0"/>
                        </a:ext>
                      </a:extLst>
                    </a:blip>
                    <a:srcRect l="12089" t="10159" r="10434" b="5134"/>
                    <a:stretch/>
                  </pic:blipFill>
                  <pic:spPr bwMode="auto">
                    <a:xfrm rot="16200000">
                      <a:off x="0" y="0"/>
                      <a:ext cx="3125452" cy="4178093"/>
                    </a:xfrm>
                    <a:prstGeom prst="rect">
                      <a:avLst/>
                    </a:prstGeom>
                    <a:ln>
                      <a:noFill/>
                    </a:ln>
                    <a:extLst>
                      <a:ext uri="{53640926-AAD7-44D8-BBD7-CCE9431645EC}">
                        <a14:shadowObscured xmlns:a14="http://schemas.microsoft.com/office/drawing/2010/main"/>
                      </a:ext>
                    </a:extLst>
                  </pic:spPr>
                </pic:pic>
              </a:graphicData>
            </a:graphic>
          </wp:inline>
        </w:drawing>
      </w:r>
    </w:p>
    <w:p w14:paraId="5A760760" w14:textId="2D1B77EF" w:rsidR="00BE2D3B" w:rsidRPr="00BE2D3B" w:rsidRDefault="00F20D0F" w:rsidP="00F20D0F">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4</w:t>
      </w:r>
      <w:r w:rsidR="00A904F5">
        <w:fldChar w:fldCharType="end"/>
      </w:r>
      <w:r>
        <w:t xml:space="preserve"> </w:t>
      </w:r>
      <w:r w:rsidR="000A0B68">
        <w:t>–</w:t>
      </w:r>
      <w:r>
        <w:t xml:space="preserve"> </w:t>
      </w:r>
      <w:r w:rsidR="000A0B68">
        <w:t>Proposed layout of Arduino Yun and components</w:t>
      </w:r>
    </w:p>
    <w:p w14:paraId="4A3CDD2A" w14:textId="49B8F316" w:rsidR="00420CCE" w:rsidRDefault="00420CCE" w:rsidP="00385964"/>
    <w:p w14:paraId="777E7C5A" w14:textId="77777777" w:rsidR="004443DA" w:rsidRDefault="004443DA" w:rsidP="008D760B">
      <w:pPr>
        <w:keepNext/>
        <w:jc w:val="center"/>
        <w:rPr>
          <w:noProof/>
        </w:rPr>
      </w:pPr>
    </w:p>
    <w:p w14:paraId="2EC347DB" w14:textId="6DA53F68" w:rsidR="008D760B" w:rsidRDefault="008D760B" w:rsidP="004443DA">
      <w:pPr>
        <w:keepNext/>
        <w:jc w:val="center"/>
      </w:pPr>
      <w:r>
        <w:rPr>
          <w:noProof/>
        </w:rPr>
        <w:drawing>
          <wp:inline distT="0" distB="0" distL="0" distR="0" wp14:anchorId="3D7851AC" wp14:editId="2C93FAB2">
            <wp:extent cx="2900838" cy="3889289"/>
            <wp:effectExtent l="127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9692" t="15664"/>
                    <a:stretch/>
                  </pic:blipFill>
                  <pic:spPr bwMode="auto">
                    <a:xfrm rot="16200000">
                      <a:off x="0" y="0"/>
                      <a:ext cx="2928886" cy="3926894"/>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18278C52" w:rsidR="000A0B68" w:rsidRDefault="008D760B" w:rsidP="008D760B">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5</w:t>
      </w:r>
      <w:r w:rsidR="00A904F5">
        <w:fldChar w:fldCharType="end"/>
      </w:r>
      <w:r>
        <w:t xml:space="preserve"> </w:t>
      </w:r>
      <w:r w:rsidR="00255E66">
        <w:t>–</w:t>
      </w:r>
      <w:r>
        <w:t xml:space="preserve"> </w:t>
      </w:r>
      <w:r w:rsidR="00255E66">
        <w:t>Early schematic sketch</w:t>
      </w:r>
    </w:p>
    <w:p w14:paraId="5D76382D" w14:textId="1B23791A" w:rsidR="00D802B5" w:rsidRDefault="00D802B5" w:rsidP="00D802B5"/>
    <w:p w14:paraId="3AE98C63" w14:textId="2CBB7B0F" w:rsidR="00780E7E" w:rsidRDefault="00780E7E" w:rsidP="00D802B5"/>
    <w:p w14:paraId="2F6CBC60" w14:textId="77777777" w:rsidR="00780E7E" w:rsidRPr="00D802B5" w:rsidRDefault="00780E7E" w:rsidP="00D802B5"/>
    <w:p w14:paraId="09EB7E8D" w14:textId="7C9820E3" w:rsidR="00255E66" w:rsidRPr="00291668" w:rsidRDefault="00C151CE" w:rsidP="00E90D00">
      <w:pPr>
        <w:pStyle w:val="Heading2"/>
      </w:pPr>
      <w:bookmarkStart w:id="35" w:name="_2.2_PROPOSED_CODE"/>
      <w:bookmarkEnd w:id="35"/>
      <w:r>
        <w:lastRenderedPageBreak/>
        <w:t xml:space="preserve">2.2 </w:t>
      </w:r>
      <w:r w:rsidR="00291668" w:rsidRPr="00291668">
        <w:t>PROPOSED CODE DESIGN</w:t>
      </w:r>
    </w:p>
    <w:p w14:paraId="156C7B54" w14:textId="64F98ED3" w:rsidR="00291668" w:rsidRDefault="00291668" w:rsidP="00291668"/>
    <w:p w14:paraId="54E915FC" w14:textId="708F44CC" w:rsidR="00291668" w:rsidRPr="00C246CC" w:rsidRDefault="00291668" w:rsidP="00291668">
      <w:pPr>
        <w:rPr>
          <w:color w:val="C00000"/>
        </w:rPr>
      </w:pPr>
      <w:r w:rsidRPr="00C246CC">
        <w:rPr>
          <w:color w:val="C00000"/>
        </w:rPr>
        <w:t xml:space="preserve">PASTE </w:t>
      </w:r>
      <w:r w:rsidR="00C246CC" w:rsidRPr="00C246CC">
        <w:rPr>
          <w:color w:val="C00000"/>
        </w:rPr>
        <w:t>FLOWCHART HERE</w:t>
      </w:r>
    </w:p>
    <w:p w14:paraId="0965E295" w14:textId="0F3955E0" w:rsidR="00291668" w:rsidRDefault="00291668" w:rsidP="00291668"/>
    <w:p w14:paraId="25A02B9F" w14:textId="0CB643EA" w:rsidR="004149C1" w:rsidRDefault="004149C1" w:rsidP="00291668"/>
    <w:p w14:paraId="4758109E" w14:textId="77777777" w:rsidR="004149C1" w:rsidRDefault="004149C1" w:rsidP="00291668"/>
    <w:p w14:paraId="064C6DFB" w14:textId="5F3B9596" w:rsidR="00C246CC" w:rsidRDefault="00C151CE" w:rsidP="00E90D00">
      <w:pPr>
        <w:pStyle w:val="Heading2"/>
      </w:pPr>
      <w:bookmarkStart w:id="36" w:name="_2.3_HARDWARE_SETUP"/>
      <w:bookmarkEnd w:id="36"/>
      <w:r>
        <w:t xml:space="preserve">2.3 </w:t>
      </w:r>
      <w:r w:rsidR="00C246CC" w:rsidRPr="00C246CC">
        <w:t>HARDWARE SETUP</w:t>
      </w:r>
    </w:p>
    <w:p w14:paraId="34C98061" w14:textId="77777777" w:rsidR="0006341D" w:rsidRDefault="0006341D" w:rsidP="00D802B5">
      <w:pPr>
        <w:keepNext/>
        <w:jc w:val="center"/>
      </w:pPr>
      <w:r>
        <w:rPr>
          <w:noProof/>
          <w:color w:val="FF0000"/>
        </w:rPr>
        <w:drawing>
          <wp:inline distT="0" distB="0" distL="0" distR="0" wp14:anchorId="65E47DC7" wp14:editId="76AA0FC3">
            <wp:extent cx="5203518" cy="31259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3734" cy="3168154"/>
                    </a:xfrm>
                    <a:prstGeom prst="rect">
                      <a:avLst/>
                    </a:prstGeom>
                  </pic:spPr>
                </pic:pic>
              </a:graphicData>
            </a:graphic>
          </wp:inline>
        </w:drawing>
      </w:r>
    </w:p>
    <w:p w14:paraId="6807900E" w14:textId="1D19952F" w:rsidR="00A904F5" w:rsidRDefault="0006341D" w:rsidP="00D802B5">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6</w:t>
      </w:r>
      <w:r w:rsidR="00A904F5">
        <w:fldChar w:fldCharType="end"/>
      </w:r>
      <w:r w:rsidR="00780E7E">
        <w:t xml:space="preserve"> </w:t>
      </w:r>
      <w:r w:rsidR="001256C0">
        <w:t xml:space="preserve">– </w:t>
      </w:r>
      <w:r w:rsidR="00282533">
        <w:t xml:space="preserve">Led and Buzzer connected to the </w:t>
      </w:r>
      <w:r w:rsidR="001256C0">
        <w:t xml:space="preserve">Arduino </w:t>
      </w:r>
      <w:proofErr w:type="gramStart"/>
      <w:r w:rsidR="001256C0">
        <w:t>Yun</w:t>
      </w:r>
      <w:proofErr w:type="gramEnd"/>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41FF21E1" w:rsidR="00A904F5" w:rsidRDefault="00A904F5" w:rsidP="00D802B5">
      <w:pPr>
        <w:pStyle w:val="Caption"/>
        <w:jc w:val="center"/>
      </w:pPr>
      <w:r>
        <w:t xml:space="preserve">Figure </w:t>
      </w:r>
      <w:r>
        <w:fldChar w:fldCharType="begin"/>
      </w:r>
      <w:r>
        <w:instrText xml:space="preserve"> SEQ Figure \* ARABIC </w:instrText>
      </w:r>
      <w:r>
        <w:fldChar w:fldCharType="separate"/>
      </w:r>
      <w:r w:rsidR="00B666C3">
        <w:rPr>
          <w:noProof/>
        </w:rPr>
        <w:t>17</w:t>
      </w:r>
      <w:r>
        <w:fldChar w:fldCharType="end"/>
      </w:r>
      <w:r>
        <w:t xml:space="preserve"> – Led, Buzzer and </w:t>
      </w:r>
      <w:r w:rsidR="006866B6">
        <w:t>…….</w:t>
      </w:r>
      <w:r>
        <w:t xml:space="preserve"> connected to the Arduino Yun</w:t>
      </w:r>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2EA70E1D">
            <wp:extent cx="6363577" cy="3242930"/>
            <wp:effectExtent l="0" t="0" r="0" b="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6417862" cy="3270594"/>
                    </a:xfrm>
                    <a:prstGeom prst="rect">
                      <a:avLst/>
                    </a:prstGeom>
                  </pic:spPr>
                </pic:pic>
              </a:graphicData>
            </a:graphic>
          </wp:inline>
        </w:drawing>
      </w:r>
    </w:p>
    <w:p w14:paraId="6FE24D5D" w14:textId="70328E55" w:rsidR="00E20146" w:rsidRPr="00780E7E" w:rsidRDefault="006866B6" w:rsidP="00D802B5">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18</w:t>
      </w:r>
      <w:r>
        <w:fldChar w:fldCharType="end"/>
      </w:r>
      <w:r w:rsidR="00E20146">
        <w:t xml:space="preserve"> </w:t>
      </w:r>
      <w:r w:rsidR="00E20146" w:rsidRPr="00780E7E">
        <w:rPr>
          <w:color w:val="FF0000"/>
        </w:rPr>
        <w:t xml:space="preserve">– Led, Buzzer, </w:t>
      </w:r>
      <w:proofErr w:type="gramStart"/>
      <w:r w:rsidR="00E20146" w:rsidRPr="00780E7E">
        <w:rPr>
          <w:color w:val="FF0000"/>
        </w:rPr>
        <w:t>…..</w:t>
      </w:r>
      <w:proofErr w:type="gramEnd"/>
      <w:r w:rsidR="00E20146" w:rsidRPr="00780E7E">
        <w:rPr>
          <w:color w:val="FF0000"/>
        </w:rPr>
        <w:t xml:space="preserve"> and  …… connected to the Arduino </w:t>
      </w:r>
      <w:proofErr w:type="gramStart"/>
      <w:r w:rsidR="00E20146" w:rsidRPr="00780E7E">
        <w:rPr>
          <w:color w:val="FF0000"/>
        </w:rPr>
        <w:t>Yun</w:t>
      </w:r>
      <w:proofErr w:type="gramEnd"/>
    </w:p>
    <w:p w14:paraId="4A295C16" w14:textId="57BECEC3" w:rsidR="0006341D" w:rsidRDefault="0006341D" w:rsidP="006866B6">
      <w:pPr>
        <w:pStyle w:val="Caption"/>
        <w:rPr>
          <w:color w:val="FF0000"/>
        </w:rPr>
      </w:pPr>
    </w:p>
    <w:p w14:paraId="295814FF" w14:textId="434B0B93" w:rsidR="0006341D" w:rsidRDefault="0006341D" w:rsidP="00C246CC">
      <w:pPr>
        <w:rPr>
          <w:color w:val="FF0000"/>
        </w:rPr>
      </w:pPr>
    </w:p>
    <w:p w14:paraId="3107D3F4" w14:textId="77777777" w:rsidR="00780E7E" w:rsidRDefault="00780E7E" w:rsidP="00C246CC">
      <w:pPr>
        <w:rPr>
          <w:color w:val="FF0000"/>
        </w:rPr>
      </w:pPr>
    </w:p>
    <w:p w14:paraId="7534D4D3" w14:textId="77777777" w:rsidR="0006341D" w:rsidRDefault="0006341D" w:rsidP="00C246CC"/>
    <w:p w14:paraId="73B26C39" w14:textId="1CC3028F" w:rsidR="00C54A7E" w:rsidRPr="00C54A7E" w:rsidRDefault="00C151CE" w:rsidP="00E90D00">
      <w:pPr>
        <w:pStyle w:val="Heading2"/>
      </w:pPr>
      <w:bookmarkStart w:id="37" w:name="_2.4_HARDWARE_SCHEMATIC"/>
      <w:bookmarkEnd w:id="37"/>
      <w:r>
        <w:lastRenderedPageBreak/>
        <w:t xml:space="preserve">2.4 </w:t>
      </w:r>
      <w:r w:rsidR="00C54A7E" w:rsidRPr="00C54A7E">
        <w:t>HARDWARE SCHEMATIC</w:t>
      </w:r>
    </w:p>
    <w:p w14:paraId="7DF7E731" w14:textId="5EA5617B" w:rsidR="00255E66" w:rsidRDefault="00255E66" w:rsidP="00255E66">
      <w:pPr>
        <w:rPr>
          <w:color w:val="FF0000"/>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0470878F" w:rsidR="006D679D" w:rsidRDefault="006D679D"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19</w:t>
      </w:r>
      <w:r>
        <w:fldChar w:fldCharType="end"/>
      </w:r>
      <w:r w:rsidR="007748E6">
        <w:t xml:space="preserve"> – Schematic diagram of </w:t>
      </w:r>
      <w:r w:rsidR="00837546">
        <w:t>LED, and Buzzer connected to The Yun via a breadboard</w:t>
      </w:r>
      <w:r w:rsidR="003452B3">
        <w:t>.</w:t>
      </w:r>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4E74D0F7" w14:textId="4DFD1303" w:rsidR="003452B3" w:rsidRDefault="003452B3"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0</w:t>
      </w:r>
      <w:r>
        <w:fldChar w:fldCharType="end"/>
      </w:r>
      <w:r>
        <w:t xml:space="preserve"> </w:t>
      </w:r>
      <w:r w:rsidRPr="008A0061">
        <w:rPr>
          <w:color w:val="FF0000"/>
        </w:rPr>
        <w:t>– Schematic diagram of LED, and Buzzer connected to The Yun via a breadboard.</w:t>
      </w:r>
    </w:p>
    <w:p w14:paraId="60193CFC" w14:textId="75C29F18" w:rsidR="008A0061" w:rsidRDefault="008A0061" w:rsidP="008A0061"/>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lastRenderedPageBreak/>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9AA79E8" w:rsidR="008A0061" w:rsidRDefault="008A0061"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1</w:t>
      </w:r>
      <w:r>
        <w:fldChar w:fldCharType="end"/>
      </w:r>
      <w:r>
        <w:t xml:space="preserve"> – Schematic diagram of LED, Buzzer, Mic and Vibration sensor connected to The Yun via a breadboard.</w:t>
      </w:r>
    </w:p>
    <w:p w14:paraId="3425147A" w14:textId="142D0A6C" w:rsidR="00E20146" w:rsidRDefault="00E20146" w:rsidP="008A0061">
      <w:pPr>
        <w:pStyle w:val="Caption"/>
      </w:pPr>
    </w:p>
    <w:p w14:paraId="6D41F62D" w14:textId="5554E932" w:rsidR="00554A49" w:rsidRDefault="00C151CE" w:rsidP="00F229FA">
      <w:pPr>
        <w:pStyle w:val="Heading1"/>
        <w:ind w:firstLine="1080"/>
        <w:rPr>
          <w:color w:val="538135" w:themeColor="accent6" w:themeShade="BF"/>
        </w:rPr>
      </w:pPr>
      <w:bookmarkStart w:id="38" w:name="_3._IMPLEMENTATION_PLAN"/>
      <w:bookmarkEnd w:id="38"/>
      <w:r>
        <w:rPr>
          <w:color w:val="538135" w:themeColor="accent6" w:themeShade="BF"/>
        </w:rPr>
        <w:t xml:space="preserve">3. </w:t>
      </w:r>
      <w:r w:rsidR="00554A49" w:rsidRPr="00554A49">
        <w:rPr>
          <w:color w:val="538135" w:themeColor="accent6" w:themeShade="BF"/>
        </w:rPr>
        <w:t>IMPLEMENTATION PLAN</w:t>
      </w:r>
    </w:p>
    <w:p w14:paraId="2DD70DF6" w14:textId="49E3034D" w:rsidR="00F229FA" w:rsidRDefault="00C151CE" w:rsidP="007627BF">
      <w:pPr>
        <w:pStyle w:val="Heading2"/>
      </w:pPr>
      <w:bookmarkStart w:id="39" w:name="_3.1_EQUPIMENT_USED"/>
      <w:bookmarkEnd w:id="39"/>
      <w:r>
        <w:t xml:space="preserve">3.1 </w:t>
      </w:r>
      <w:r w:rsidR="007627BF">
        <w:t>EQUPIMENT USED</w:t>
      </w:r>
    </w:p>
    <w:p w14:paraId="4863B016" w14:textId="4A84303E" w:rsidR="007627BF" w:rsidRDefault="006A0F3F" w:rsidP="007627BF">
      <w:r>
        <w:t>Arduino Yun</w:t>
      </w:r>
    </w:p>
    <w:p w14:paraId="4C3BAA8A" w14:textId="23A5A217" w:rsidR="009B60C8" w:rsidRDefault="009B60C8" w:rsidP="007627BF">
      <w:r>
        <w:t>Grove Kit Shield</w:t>
      </w:r>
    </w:p>
    <w:p w14:paraId="2448194F" w14:textId="5E6BA9DB" w:rsidR="009B60C8" w:rsidRDefault="009B60C8" w:rsidP="007627BF">
      <w:r>
        <w:t>Grove Kit Sound Sensor</w:t>
      </w:r>
    </w:p>
    <w:p w14:paraId="6360290C" w14:textId="0738DBC5" w:rsidR="009B60C8" w:rsidRDefault="009B60C8" w:rsidP="007627BF">
      <w:r>
        <w:t>Grov</w:t>
      </w:r>
      <w:r w:rsidR="00C47E02">
        <w:t>e</w:t>
      </w:r>
      <w:r>
        <w:t xml:space="preserve"> Kit PIR </w:t>
      </w:r>
      <w:r w:rsidR="00C47E02">
        <w:t>motion sensor</w:t>
      </w:r>
    </w:p>
    <w:p w14:paraId="400E7F5D" w14:textId="5C576077" w:rsidR="00C47E02" w:rsidRDefault="00C47E02" w:rsidP="007627BF">
      <w:r>
        <w:t>Grove Kit LED Bulbs</w:t>
      </w:r>
    </w:p>
    <w:p w14:paraId="1F1C930B" w14:textId="77777777" w:rsidR="00C47E02" w:rsidRDefault="00C47E02" w:rsidP="007627BF"/>
    <w:p w14:paraId="16136EAA" w14:textId="4A44863C" w:rsidR="007627BF" w:rsidRDefault="00C151CE" w:rsidP="007627BF">
      <w:pPr>
        <w:pStyle w:val="Heading2"/>
      </w:pPr>
      <w:bookmarkStart w:id="40" w:name="_3.2_PARTS_LIST"/>
      <w:bookmarkEnd w:id="40"/>
      <w:r>
        <w:t xml:space="preserve">3.2 </w:t>
      </w:r>
      <w:r w:rsidR="007627BF">
        <w:t>PARTS LIST</w:t>
      </w:r>
    </w:p>
    <w:p w14:paraId="674FCB70" w14:textId="7B3C73CE" w:rsidR="007627BF" w:rsidRDefault="007627BF" w:rsidP="007627BF"/>
    <w:p w14:paraId="5933AA28" w14:textId="2FFD2E33" w:rsidR="007627BF" w:rsidRPr="007627BF" w:rsidRDefault="00C151CE" w:rsidP="007627BF">
      <w:pPr>
        <w:pStyle w:val="Heading2"/>
      </w:pPr>
      <w:bookmarkStart w:id="41" w:name="_3.3_CODE_SAMPLES"/>
      <w:bookmarkEnd w:id="41"/>
      <w:r>
        <w:t xml:space="preserve">3.3 </w:t>
      </w:r>
      <w:r w:rsidR="007627BF">
        <w:t>CODE SAMPLES</w:t>
      </w:r>
    </w:p>
    <w:p w14:paraId="512B30A9" w14:textId="5F966AE7" w:rsidR="00F229FA" w:rsidRDefault="00F229FA" w:rsidP="00F229FA"/>
    <w:p w14:paraId="28901449" w14:textId="77777777" w:rsidR="00F229FA" w:rsidRDefault="00F229FA" w:rsidP="00F229FA"/>
    <w:p w14:paraId="12F3263A" w14:textId="145B1168" w:rsidR="00F229FA" w:rsidRDefault="00F229FA" w:rsidP="00F229FA"/>
    <w:p w14:paraId="04B78D7D" w14:textId="10BBAB90" w:rsidR="00780E7E" w:rsidRDefault="00780E7E" w:rsidP="00F229FA"/>
    <w:p w14:paraId="0AB15ACE" w14:textId="77777777" w:rsidR="00780E7E" w:rsidRDefault="00780E7E" w:rsidP="00F229FA"/>
    <w:p w14:paraId="5F7EE1F5" w14:textId="21AF69D5" w:rsidR="00F229FA" w:rsidRDefault="00F229FA" w:rsidP="00F229FA"/>
    <w:p w14:paraId="617BC8E0" w14:textId="77777777" w:rsidR="00F229FA" w:rsidRPr="00F229FA" w:rsidRDefault="00F229FA" w:rsidP="00F229FA"/>
    <w:p w14:paraId="75D44671" w14:textId="56FA1C55" w:rsidR="00C54A7E" w:rsidRDefault="00C151CE" w:rsidP="00F229FA">
      <w:pPr>
        <w:pStyle w:val="Heading1"/>
        <w:ind w:firstLine="1080"/>
        <w:rPr>
          <w:color w:val="538135" w:themeColor="accent6" w:themeShade="BF"/>
        </w:rPr>
      </w:pPr>
      <w:bookmarkStart w:id="42" w:name="_4._TESTING"/>
      <w:bookmarkEnd w:id="42"/>
      <w:r>
        <w:rPr>
          <w:color w:val="538135" w:themeColor="accent6" w:themeShade="BF"/>
        </w:rPr>
        <w:lastRenderedPageBreak/>
        <w:t xml:space="preserve">4. </w:t>
      </w:r>
      <w:r w:rsidR="00C260BE" w:rsidRPr="00F229FA">
        <w:rPr>
          <w:color w:val="538135" w:themeColor="accent6" w:themeShade="BF"/>
        </w:rPr>
        <w:t>TESTING</w:t>
      </w:r>
    </w:p>
    <w:p w14:paraId="7D9451E2" w14:textId="6F9FFA9C" w:rsidR="00F229FA" w:rsidRPr="000911A4" w:rsidRDefault="00C151CE" w:rsidP="000911A4">
      <w:pPr>
        <w:pStyle w:val="Heading2"/>
        <w:rPr>
          <w:rFonts w:ascii="Century Gothic" w:hAnsi="Century Gothic"/>
        </w:rPr>
      </w:pPr>
      <w:bookmarkStart w:id="43" w:name="_4.1_TESTING_APPROACH"/>
      <w:bookmarkEnd w:id="43"/>
      <w:r>
        <w:rPr>
          <w:rFonts w:ascii="Century Gothic" w:hAnsi="Century Gothic"/>
        </w:rPr>
        <w:t xml:space="preserve">4.1 </w:t>
      </w:r>
      <w:r w:rsidR="000911A4" w:rsidRPr="000911A4">
        <w:rPr>
          <w:rFonts w:ascii="Century Gothic" w:hAnsi="Century Gothic"/>
        </w:rPr>
        <w:t>TESTING APPROACH</w:t>
      </w:r>
    </w:p>
    <w:p w14:paraId="728C27B5" w14:textId="0E86BC8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simpl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55C2E873" w14:textId="58A48F1A"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tried the sound sensor and we tested what is the perfect value we need for our threshold</w:t>
      </w:r>
      <w:r w:rsidR="00402D37" w:rsidRPr="00A40FEB">
        <w:rPr>
          <w:rFonts w:ascii="Verdana" w:hAnsi="Verdana"/>
          <w:sz w:val="24"/>
          <w:szCs w:val="24"/>
        </w:rPr>
        <w:t>.</w:t>
      </w:r>
    </w:p>
    <w:p w14:paraId="37FD41C6" w14:textId="77777777" w:rsidR="00402D37" w:rsidRPr="00A40FEB" w:rsidRDefault="00402D37" w:rsidP="00402D37">
      <w:pPr>
        <w:pStyle w:val="ListParagraph"/>
        <w:rPr>
          <w:rFonts w:ascii="Verdana" w:hAnsi="Verdana"/>
          <w:sz w:val="24"/>
          <w:szCs w:val="24"/>
        </w:rPr>
      </w:pP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40971B87" w14:textId="2484A525"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The we looked at how we can use a speaker and link it to our </w:t>
      </w:r>
      <w:proofErr w:type="gramStart"/>
      <w:r w:rsidRPr="00A40FEB">
        <w:rPr>
          <w:rFonts w:ascii="Verdana" w:hAnsi="Verdana"/>
          <w:sz w:val="24"/>
          <w:szCs w:val="24"/>
        </w:rPr>
        <w:t>Arduino</w:t>
      </w:r>
      <w:proofErr w:type="gramEnd"/>
      <w:r w:rsidRPr="00A40FEB">
        <w:rPr>
          <w:rFonts w:ascii="Verdana" w:hAnsi="Verdana"/>
          <w:sz w:val="24"/>
          <w:szCs w:val="24"/>
        </w:rPr>
        <w:t xml:space="preserve"> but we had no speaker and because of Covid-19 and lockdown we could not buy a speaker from any of the shops in town because all the electronic shops are closed</w:t>
      </w:r>
      <w:r w:rsidR="00402D37" w:rsidRPr="00A40FEB">
        <w:rPr>
          <w:rFonts w:ascii="Verdana" w:hAnsi="Verdana"/>
          <w:sz w:val="24"/>
          <w:szCs w:val="24"/>
        </w:rPr>
        <w:t>.</w:t>
      </w:r>
    </w:p>
    <w:p w14:paraId="7FB628C6" w14:textId="77777777" w:rsidR="00402D37" w:rsidRPr="00A40FEB" w:rsidRDefault="00402D37" w:rsidP="00402D37">
      <w:pPr>
        <w:pStyle w:val="ListParagraph"/>
        <w:rPr>
          <w:rFonts w:ascii="Verdana" w:hAnsi="Verdana"/>
          <w:sz w:val="24"/>
          <w:szCs w:val="24"/>
        </w:rPr>
      </w:pP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4742E35B" w14:textId="3BAE9A49"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tried to make the buzzer sound better and we did research around it, but we could not make it sound any better ,so we used it(to at least show our idea) although the sound it produces will wake the child and will not help it to sleep.</w:t>
      </w:r>
    </w:p>
    <w:p w14:paraId="21C96686" w14:textId="77777777" w:rsidR="007B64E0" w:rsidRPr="00A40FEB" w:rsidRDefault="007B64E0" w:rsidP="007B64E0">
      <w:pPr>
        <w:pStyle w:val="ListParagraph"/>
        <w:rPr>
          <w:rFonts w:ascii="Verdana" w:hAnsi="Verdana"/>
          <w:sz w:val="24"/>
          <w:szCs w:val="24"/>
        </w:rPr>
      </w:pP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B686128" w14:textId="47233B52" w:rsidR="007B64E0" w:rsidRPr="00A40FEB" w:rsidRDefault="00A40FEB" w:rsidP="007B64E0">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 </w:t>
      </w:r>
      <w:r w:rsidR="00682221"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that we tried to look for melodies for children like “twinkle </w:t>
      </w:r>
      <w:proofErr w:type="spellStart"/>
      <w:r w:rsidR="00682221" w:rsidRPr="00A40FEB">
        <w:rPr>
          <w:rFonts w:ascii="Verdana" w:hAnsi="Verdana"/>
          <w:sz w:val="24"/>
          <w:szCs w:val="24"/>
        </w:rPr>
        <w:t>twinkle</w:t>
      </w:r>
      <w:proofErr w:type="spellEnd"/>
      <w:r w:rsidR="00682221" w:rsidRPr="00A40FEB">
        <w:rPr>
          <w:rFonts w:ascii="Verdana" w:hAnsi="Verdana"/>
          <w:sz w:val="24"/>
          <w:szCs w:val="24"/>
        </w:rPr>
        <w:t xml:space="preserve"> little star” but we did not find so we used The game of thrones song theme instead to prove our concept  </w:t>
      </w:r>
    </w:p>
    <w:p w14:paraId="51862452"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DC02A91" w14:textId="3B15BE57" w:rsidR="007B64E0" w:rsidRPr="00A40FEB" w:rsidRDefault="00682221" w:rsidP="00A40FEB">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r w:rsidR="00402D37" w:rsidRPr="00A40FEB">
        <w:rPr>
          <w:rFonts w:ascii="Verdana" w:hAnsi="Verdana"/>
          <w:sz w:val="24"/>
          <w:szCs w:val="24"/>
        </w:rPr>
        <w:t>.</w:t>
      </w:r>
    </w:p>
    <w:p w14:paraId="4643FD63" w14:textId="77777777" w:rsidR="007B64E0" w:rsidRPr="00A40FEB" w:rsidRDefault="007B64E0" w:rsidP="007B64E0">
      <w:pPr>
        <w:pStyle w:val="ListParagraph"/>
        <w:tabs>
          <w:tab w:val="left" w:pos="3345"/>
        </w:tabs>
        <w:suppressAutoHyphens/>
        <w:autoSpaceDN w:val="0"/>
        <w:spacing w:line="252" w:lineRule="auto"/>
        <w:ind w:left="1080"/>
        <w:jc w:val="both"/>
        <w:rPr>
          <w:rFonts w:ascii="Verdana" w:hAnsi="Verdana"/>
          <w:sz w:val="24"/>
          <w:szCs w:val="24"/>
        </w:rPr>
      </w:pPr>
    </w:p>
    <w:p w14:paraId="39E68432" w14:textId="102DC0A4" w:rsidR="00682221" w:rsidRPr="00A40FEB" w:rsidRDefault="00682221" w:rsidP="00D9005F">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We faced a logical issue in our code , so we decided to have a meeting and break the code to parts, and we made a flowchart so we can have a plan to </w:t>
      </w:r>
      <w:proofErr w:type="gramStart"/>
      <w:r w:rsidRPr="00A40FEB">
        <w:rPr>
          <w:rFonts w:ascii="Verdana" w:hAnsi="Verdana"/>
          <w:sz w:val="24"/>
          <w:szCs w:val="24"/>
        </w:rPr>
        <w:t>follow</w:t>
      </w:r>
      <w:proofErr w:type="gramEnd"/>
      <w:r w:rsidRPr="00A40FEB">
        <w:rPr>
          <w:rFonts w:ascii="Verdana" w:hAnsi="Verdana"/>
          <w:sz w:val="24"/>
          <w:szCs w:val="24"/>
        </w:rPr>
        <w:t xml:space="preserve">  and we finally fixed the logical issue.</w:t>
      </w:r>
    </w:p>
    <w:p w14:paraId="3BC21EFB" w14:textId="77777777" w:rsidR="00402D37" w:rsidRPr="00A40FEB" w:rsidRDefault="00402D37" w:rsidP="00402D37">
      <w:pPr>
        <w:pStyle w:val="ListParagraph"/>
        <w:rPr>
          <w:rFonts w:ascii="Verdana" w:hAnsi="Verdana"/>
          <w:sz w:val="24"/>
          <w:szCs w:val="24"/>
        </w:rPr>
      </w:pPr>
    </w:p>
    <w:p w14:paraId="651D9AA2"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5B6A4AE1" w14:textId="4C39A4BB"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Then we tried to add more than one sensor to the spread sheet , so we changed the </w:t>
      </w:r>
      <w:proofErr w:type="spellStart"/>
      <w:r w:rsidRPr="00A40FEB">
        <w:rPr>
          <w:rFonts w:ascii="Verdana" w:hAnsi="Verdana"/>
          <w:sz w:val="24"/>
          <w:szCs w:val="24"/>
        </w:rPr>
        <w:t>api</w:t>
      </w:r>
      <w:proofErr w:type="spellEnd"/>
      <w:r w:rsidRPr="00A40FEB">
        <w:rPr>
          <w:rFonts w:ascii="Verdana" w:hAnsi="Verdana"/>
          <w:sz w:val="24"/>
          <w:szCs w:val="24"/>
        </w:rPr>
        <w:t xml:space="preserve"> link and the token id as well and also the API request link in the Arduino to match the API </w:t>
      </w:r>
      <w:proofErr w:type="gramStart"/>
      <w:r w:rsidRPr="00A40FEB">
        <w:rPr>
          <w:rFonts w:ascii="Verdana" w:hAnsi="Verdana"/>
          <w:sz w:val="24"/>
          <w:szCs w:val="24"/>
        </w:rPr>
        <w:t>link</w:t>
      </w:r>
      <w:proofErr w:type="gramEnd"/>
      <w:r w:rsidRPr="00A40FEB">
        <w:rPr>
          <w:rFonts w:ascii="Verdana" w:hAnsi="Verdana"/>
          <w:sz w:val="24"/>
          <w:szCs w:val="24"/>
        </w:rPr>
        <w:t xml:space="preserve"> we adjusted in the “my scenario “ in the  pushing box website.</w:t>
      </w:r>
    </w:p>
    <w:p w14:paraId="5A718634"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17C775FA" w14:textId="503664C9"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1C5E405A" w14:textId="77777777" w:rsidR="00402D37" w:rsidRPr="00A40FEB" w:rsidRDefault="00402D37" w:rsidP="00402D37">
      <w:pPr>
        <w:pStyle w:val="ListParagraph"/>
        <w:rPr>
          <w:rFonts w:ascii="Verdana" w:hAnsi="Verdana"/>
          <w:sz w:val="24"/>
          <w:szCs w:val="24"/>
        </w:rPr>
      </w:pPr>
    </w:p>
    <w:p w14:paraId="51C56270" w14:textId="77777777" w:rsidR="00402D37" w:rsidRPr="00A40FEB" w:rsidRDefault="00402D37" w:rsidP="00402D37">
      <w:pPr>
        <w:pStyle w:val="ListParagraph"/>
        <w:tabs>
          <w:tab w:val="left" w:pos="3345"/>
        </w:tabs>
        <w:suppressAutoHyphens/>
        <w:autoSpaceDN w:val="0"/>
        <w:spacing w:line="252" w:lineRule="auto"/>
        <w:ind w:left="1080"/>
        <w:jc w:val="both"/>
        <w:rPr>
          <w:rFonts w:ascii="Verdana" w:hAnsi="Verdana"/>
          <w:sz w:val="24"/>
          <w:szCs w:val="24"/>
        </w:rPr>
      </w:pPr>
    </w:p>
    <w:p w14:paraId="5A05C24C" w14:textId="1C9EF6E3" w:rsidR="00682221" w:rsidRPr="00A40FEB" w:rsidRDefault="00682221" w:rsidP="00402D37">
      <w:pPr>
        <w:pStyle w:val="ListParagraph"/>
        <w:numPr>
          <w:ilvl w:val="0"/>
          <w:numId w:val="20"/>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nally</w:t>
      </w:r>
      <w:r w:rsidR="00A40FEB">
        <w:rPr>
          <w:rFonts w:ascii="Verdana" w:hAnsi="Verdana"/>
          <w:sz w:val="24"/>
          <w:szCs w:val="24"/>
        </w:rPr>
        <w:t>,</w:t>
      </w:r>
      <w:r w:rsidRPr="00A40FEB">
        <w:rPr>
          <w:rFonts w:ascii="Verdana" w:hAnsi="Verdana"/>
          <w:sz w:val="24"/>
          <w:szCs w:val="24"/>
        </w:rPr>
        <w:t xml:space="preserve"> we added comments in our code and deleted the extra stuff that we do not need , and we left some of the code that we are not using in this minor project in the project file because we are going to need it for our major project.</w:t>
      </w:r>
    </w:p>
    <w:p w14:paraId="5E7281C5" w14:textId="77777777" w:rsidR="00682221" w:rsidRPr="004530DB" w:rsidRDefault="00682221" w:rsidP="00B968A0">
      <w:pPr>
        <w:rPr>
          <w:color w:val="FF0000"/>
        </w:rPr>
      </w:pPr>
    </w:p>
    <w:p w14:paraId="77C5D5B3" w14:textId="27094A2D" w:rsidR="00964AA5" w:rsidRPr="004530DB" w:rsidRDefault="00DF1F0D" w:rsidP="00964AA5">
      <w:pPr>
        <w:pStyle w:val="ListParagraph"/>
        <w:numPr>
          <w:ilvl w:val="0"/>
          <w:numId w:val="15"/>
        </w:numPr>
        <w:rPr>
          <w:color w:val="FF0000"/>
        </w:rPr>
      </w:pPr>
      <w:r w:rsidRPr="004530DB">
        <w:rPr>
          <w:color w:val="FF0000"/>
        </w:rPr>
        <w:t>Tested sensors individually</w:t>
      </w:r>
      <w:r w:rsidR="0061152D" w:rsidRPr="004530DB">
        <w:rPr>
          <w:color w:val="FF0000"/>
        </w:rPr>
        <w:t xml:space="preserve"> by running code to activate the </w:t>
      </w:r>
      <w:proofErr w:type="gramStart"/>
      <w:r w:rsidR="0061152D" w:rsidRPr="004530DB">
        <w:rPr>
          <w:color w:val="FF0000"/>
        </w:rPr>
        <w:t>outputs</w:t>
      </w:r>
      <w:proofErr w:type="gramEnd"/>
    </w:p>
    <w:p w14:paraId="22E0304B" w14:textId="51591320" w:rsidR="00DF1F0D" w:rsidRPr="004530DB" w:rsidRDefault="00964AA5" w:rsidP="009269BF">
      <w:pPr>
        <w:pStyle w:val="ListParagraph"/>
        <w:numPr>
          <w:ilvl w:val="1"/>
          <w:numId w:val="15"/>
        </w:numPr>
        <w:rPr>
          <w:color w:val="FF0000"/>
        </w:rPr>
      </w:pPr>
      <w:r w:rsidRPr="004530DB">
        <w:rPr>
          <w:color w:val="FF0000"/>
        </w:rPr>
        <w:t>Led</w:t>
      </w:r>
    </w:p>
    <w:p w14:paraId="39111CA3" w14:textId="29B0BFDC" w:rsidR="00964AA5" w:rsidRPr="004530DB" w:rsidRDefault="00964AA5" w:rsidP="009269BF">
      <w:pPr>
        <w:pStyle w:val="ListParagraph"/>
        <w:numPr>
          <w:ilvl w:val="1"/>
          <w:numId w:val="15"/>
        </w:numPr>
        <w:rPr>
          <w:color w:val="FF0000"/>
        </w:rPr>
      </w:pPr>
      <w:r w:rsidRPr="004530DB">
        <w:rPr>
          <w:color w:val="FF0000"/>
        </w:rPr>
        <w:t>movement</w:t>
      </w:r>
    </w:p>
    <w:p w14:paraId="6C156F71" w14:textId="43413579" w:rsidR="009269BF" w:rsidRPr="004530DB" w:rsidRDefault="009269BF" w:rsidP="009269BF">
      <w:pPr>
        <w:pStyle w:val="ListParagraph"/>
        <w:numPr>
          <w:ilvl w:val="1"/>
          <w:numId w:val="15"/>
        </w:numPr>
        <w:rPr>
          <w:color w:val="FF0000"/>
        </w:rPr>
      </w:pPr>
      <w:r w:rsidRPr="004530DB">
        <w:rPr>
          <w:color w:val="FF0000"/>
        </w:rPr>
        <w:t>sound</w:t>
      </w:r>
    </w:p>
    <w:p w14:paraId="37AD4A0F" w14:textId="1C789395" w:rsidR="006E0573" w:rsidRPr="004530DB" w:rsidRDefault="006E0573" w:rsidP="009269BF">
      <w:pPr>
        <w:pStyle w:val="ListParagraph"/>
        <w:numPr>
          <w:ilvl w:val="1"/>
          <w:numId w:val="15"/>
        </w:numPr>
        <w:rPr>
          <w:color w:val="FF0000"/>
        </w:rPr>
      </w:pPr>
      <w:r w:rsidRPr="004530DB">
        <w:rPr>
          <w:color w:val="FF0000"/>
        </w:rPr>
        <w:t>buzzer</w:t>
      </w:r>
    </w:p>
    <w:p w14:paraId="2A410DAD" w14:textId="707D86D9" w:rsidR="00895827" w:rsidRPr="004530DB" w:rsidRDefault="00964AA5" w:rsidP="00895827">
      <w:pPr>
        <w:pStyle w:val="ListParagraph"/>
        <w:numPr>
          <w:ilvl w:val="0"/>
          <w:numId w:val="15"/>
        </w:numPr>
        <w:rPr>
          <w:color w:val="FF0000"/>
        </w:rPr>
      </w:pPr>
      <w:r w:rsidRPr="004530DB">
        <w:rPr>
          <w:color w:val="FF0000"/>
        </w:rPr>
        <w:t xml:space="preserve">Iteration1 </w:t>
      </w:r>
      <w:r w:rsidR="0061152D" w:rsidRPr="004530DB">
        <w:rPr>
          <w:color w:val="FF0000"/>
        </w:rPr>
        <w:t>configuration:</w:t>
      </w:r>
    </w:p>
    <w:p w14:paraId="6DE13839" w14:textId="54A64153" w:rsidR="00964AA5" w:rsidRPr="004530DB" w:rsidRDefault="0061152D" w:rsidP="00964AA5">
      <w:pPr>
        <w:pStyle w:val="ListParagraph"/>
        <w:numPr>
          <w:ilvl w:val="1"/>
          <w:numId w:val="15"/>
        </w:numPr>
        <w:rPr>
          <w:color w:val="FF0000"/>
        </w:rPr>
      </w:pPr>
      <w:r w:rsidRPr="004530DB">
        <w:rPr>
          <w:color w:val="FF0000"/>
        </w:rPr>
        <w:t>LED and buzzer</w:t>
      </w:r>
    </w:p>
    <w:p w14:paraId="3C3EA050" w14:textId="49B3664E" w:rsidR="00111BE9" w:rsidRPr="004530DB" w:rsidRDefault="00111BE9" w:rsidP="00111BE9">
      <w:pPr>
        <w:pStyle w:val="ListParagraph"/>
        <w:numPr>
          <w:ilvl w:val="0"/>
          <w:numId w:val="15"/>
        </w:numPr>
        <w:rPr>
          <w:color w:val="FF0000"/>
        </w:rPr>
      </w:pPr>
      <w:r w:rsidRPr="004530DB">
        <w:rPr>
          <w:color w:val="FF0000"/>
        </w:rPr>
        <w:t>Iteration2 c</w:t>
      </w:r>
      <w:r w:rsidR="00E4230D" w:rsidRPr="004530DB">
        <w:rPr>
          <w:color w:val="FF0000"/>
        </w:rPr>
        <w:t>o</w:t>
      </w:r>
      <w:r w:rsidRPr="004530DB">
        <w:rPr>
          <w:color w:val="FF0000"/>
        </w:rPr>
        <w:t>nfiguration</w:t>
      </w:r>
    </w:p>
    <w:p w14:paraId="75F81C3D" w14:textId="0DD18D98" w:rsidR="00F229FA" w:rsidRPr="004530DB" w:rsidRDefault="00111BE9" w:rsidP="001D702C">
      <w:pPr>
        <w:pStyle w:val="ListParagraph"/>
        <w:numPr>
          <w:ilvl w:val="1"/>
          <w:numId w:val="15"/>
        </w:numPr>
        <w:rPr>
          <w:color w:val="FF0000"/>
        </w:rPr>
      </w:pPr>
      <w:r w:rsidRPr="004530DB">
        <w:rPr>
          <w:color w:val="FF0000"/>
        </w:rPr>
        <w:t>LED, Buzzer &amp; vibration sensor</w:t>
      </w:r>
    </w:p>
    <w:p w14:paraId="3B31CAC6" w14:textId="5F841ACC" w:rsidR="005E2283" w:rsidRPr="004530DB" w:rsidRDefault="000054C6" w:rsidP="000054C6">
      <w:pPr>
        <w:pStyle w:val="ListParagraph"/>
        <w:numPr>
          <w:ilvl w:val="0"/>
          <w:numId w:val="15"/>
        </w:numPr>
        <w:rPr>
          <w:color w:val="FF0000"/>
        </w:rPr>
      </w:pPr>
      <w:r w:rsidRPr="004530DB">
        <w:rPr>
          <w:color w:val="FF0000"/>
        </w:rPr>
        <w:t>Iteration 3</w:t>
      </w:r>
    </w:p>
    <w:p w14:paraId="6A04FF24" w14:textId="30CBC1BB" w:rsidR="000054C6" w:rsidRPr="004530DB" w:rsidRDefault="000054C6" w:rsidP="000054C6">
      <w:pPr>
        <w:pStyle w:val="ListParagraph"/>
        <w:numPr>
          <w:ilvl w:val="1"/>
          <w:numId w:val="15"/>
        </w:numPr>
        <w:rPr>
          <w:color w:val="FF0000"/>
        </w:rPr>
      </w:pPr>
      <w:r w:rsidRPr="004530DB">
        <w:rPr>
          <w:color w:val="FF0000"/>
        </w:rPr>
        <w:t>LED, Buzzer &amp; PIR sensor</w:t>
      </w:r>
    </w:p>
    <w:p w14:paraId="28AEA024" w14:textId="4503DEE9" w:rsidR="00EC572A" w:rsidRPr="004530DB" w:rsidRDefault="00EC572A" w:rsidP="00EC572A">
      <w:pPr>
        <w:pStyle w:val="ListParagraph"/>
        <w:ind w:left="1440"/>
        <w:rPr>
          <w:color w:val="FF0000"/>
        </w:rPr>
      </w:pPr>
    </w:p>
    <w:p w14:paraId="408B5E45" w14:textId="3DAC5DCD" w:rsidR="000054C6" w:rsidRPr="004530DB" w:rsidRDefault="000054C6" w:rsidP="00EC572A">
      <w:pPr>
        <w:pStyle w:val="ListParagraph"/>
        <w:ind w:left="1440"/>
        <w:rPr>
          <w:color w:val="FF0000"/>
        </w:rPr>
      </w:pPr>
    </w:p>
    <w:p w14:paraId="1897480F" w14:textId="7EB41EF8" w:rsidR="000054C6" w:rsidRPr="004530DB" w:rsidRDefault="000054C6" w:rsidP="00EC572A">
      <w:pPr>
        <w:pStyle w:val="ListParagraph"/>
        <w:ind w:left="1440"/>
        <w:rPr>
          <w:color w:val="FF0000"/>
        </w:rPr>
      </w:pPr>
    </w:p>
    <w:p w14:paraId="5F1500C9" w14:textId="43CC000D" w:rsidR="000054C6" w:rsidRDefault="000054C6" w:rsidP="00EC572A">
      <w:pPr>
        <w:pStyle w:val="ListParagraph"/>
        <w:ind w:left="1440"/>
      </w:pPr>
    </w:p>
    <w:p w14:paraId="042AD52F" w14:textId="7A41131C" w:rsidR="000054C6" w:rsidRDefault="000054C6" w:rsidP="00EC572A">
      <w:pPr>
        <w:pStyle w:val="ListParagraph"/>
        <w:ind w:left="1440"/>
      </w:pPr>
    </w:p>
    <w:p w14:paraId="2D870B5D" w14:textId="77777777" w:rsidR="000054C6" w:rsidRDefault="000054C6" w:rsidP="00EC572A">
      <w:pPr>
        <w:pStyle w:val="ListParagraph"/>
        <w:ind w:left="1440"/>
      </w:pPr>
    </w:p>
    <w:p w14:paraId="0F5CD177" w14:textId="2D727CBE" w:rsidR="00824338" w:rsidRDefault="00C151CE" w:rsidP="00824338">
      <w:pPr>
        <w:pStyle w:val="Heading2"/>
        <w:rPr>
          <w:rFonts w:ascii="Century Gothic" w:hAnsi="Century Gothic"/>
          <w:color w:val="538135" w:themeColor="accent6" w:themeShade="BF"/>
          <w:sz w:val="24"/>
          <w:szCs w:val="24"/>
        </w:rPr>
      </w:pPr>
      <w:bookmarkStart w:id="44" w:name="_4.2_TEST_DATA"/>
      <w:bookmarkEnd w:id="44"/>
      <w:r>
        <w:rPr>
          <w:rFonts w:ascii="Century Gothic" w:hAnsi="Century Gothic"/>
          <w:color w:val="538135" w:themeColor="accent6" w:themeShade="BF"/>
          <w:sz w:val="24"/>
          <w:szCs w:val="24"/>
        </w:rPr>
        <w:lastRenderedPageBreak/>
        <w:t xml:space="preserve">4.2 </w:t>
      </w:r>
      <w:r w:rsidR="00824338" w:rsidRPr="00824338">
        <w:rPr>
          <w:rFonts w:ascii="Century Gothic" w:hAnsi="Century Gothic"/>
          <w:color w:val="538135" w:themeColor="accent6" w:themeShade="BF"/>
          <w:sz w:val="24"/>
          <w:szCs w:val="24"/>
        </w:rPr>
        <w:t>TEST DATA</w:t>
      </w:r>
    </w:p>
    <w:p w14:paraId="460CDFDA" w14:textId="030BB27B" w:rsidR="00093B1A" w:rsidRPr="00093B1A" w:rsidRDefault="00FB48D8" w:rsidP="0099389B">
      <w:pPr>
        <w:pStyle w:val="Heading3"/>
      </w:pPr>
      <w:r>
        <w:rPr>
          <w:rFonts w:ascii="Century Gothic" w:hAnsi="Century Gothic"/>
          <w:color w:val="538135" w:themeColor="accent6" w:themeShade="BF"/>
        </w:rPr>
        <w:t xml:space="preserve">4.2.1 </w:t>
      </w:r>
      <w:r w:rsidR="00824338" w:rsidRPr="00D916F4">
        <w:rPr>
          <w:rFonts w:ascii="Century Gothic" w:hAnsi="Century Gothic"/>
          <w:color w:val="538135" w:themeColor="accent6" w:themeShade="BF"/>
        </w:rPr>
        <w:t xml:space="preserve">INITIAL </w:t>
      </w:r>
      <w:r w:rsidR="00682412">
        <w:rPr>
          <w:rFonts w:ascii="Century Gothic" w:hAnsi="Century Gothic"/>
          <w:color w:val="538135" w:themeColor="accent6" w:themeShade="BF"/>
        </w:rPr>
        <w:t xml:space="preserve">INPUT / </w:t>
      </w:r>
      <w:r w:rsidR="00D916F4" w:rsidRPr="00D916F4">
        <w:rPr>
          <w:rFonts w:ascii="Century Gothic" w:hAnsi="Century Gothic"/>
          <w:color w:val="538135" w:themeColor="accent6" w:themeShade="BF"/>
        </w:rPr>
        <w:t>OUTPUT TESTING</w:t>
      </w:r>
    </w:p>
    <w:p w14:paraId="7D73DEEA" w14:textId="2FEC2065" w:rsidR="00093B1A" w:rsidRPr="00093B1A" w:rsidRDefault="009400FD" w:rsidP="00083E2D">
      <w:pPr>
        <w:pStyle w:val="Heading4"/>
      </w:pPr>
      <w:bookmarkStart w:id="45" w:name="_4.2.1.1_TEST_DATA"/>
      <w:bookmarkEnd w:id="45"/>
      <w:r>
        <w:t xml:space="preserve">4.2.1.1 </w:t>
      </w:r>
      <w:r w:rsidR="001F6385" w:rsidRPr="00093B1A">
        <w:t xml:space="preserve">TEST DATA - MOVEMENT </w:t>
      </w:r>
    </w:p>
    <w:p w14:paraId="4C2C9623" w14:textId="77777777" w:rsidR="00093B1A" w:rsidRPr="00093B1A" w:rsidRDefault="00093B1A" w:rsidP="00093B1A"/>
    <w:p w14:paraId="29F53772" w14:textId="236F3C95" w:rsidR="00D916F4" w:rsidRDefault="00D916F4" w:rsidP="005346DF">
      <w:pPr>
        <w:keepNext/>
        <w:jc w:val="center"/>
      </w:pPr>
      <w:r>
        <w:rPr>
          <w:noProof/>
        </w:rPr>
        <w:drawing>
          <wp:inline distT="0" distB="0" distL="0" distR="0" wp14:anchorId="29B85810" wp14:editId="442548CE">
            <wp:extent cx="5008072" cy="2977116"/>
            <wp:effectExtent l="0" t="0" r="254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760" cy="2994170"/>
                    </a:xfrm>
                    <a:prstGeom prst="rect">
                      <a:avLst/>
                    </a:prstGeom>
                  </pic:spPr>
                </pic:pic>
              </a:graphicData>
            </a:graphic>
          </wp:inline>
        </w:drawing>
      </w:r>
    </w:p>
    <w:p w14:paraId="1F11F6A5" w14:textId="6A7A2797" w:rsidR="00D916F4" w:rsidRDefault="00D916F4" w:rsidP="005346DF">
      <w:pPr>
        <w:pStyle w:val="Caption"/>
        <w:jc w:val="center"/>
      </w:pPr>
      <w:r>
        <w:t xml:space="preserve">Figure </w:t>
      </w:r>
      <w:r>
        <w:fldChar w:fldCharType="begin"/>
      </w:r>
      <w:r>
        <w:instrText xml:space="preserve"> SEQ Figure \* ARABIC </w:instrText>
      </w:r>
      <w:r>
        <w:fldChar w:fldCharType="separate"/>
      </w:r>
      <w:r w:rsidR="00B666C3">
        <w:rPr>
          <w:noProof/>
        </w:rPr>
        <w:t>22</w:t>
      </w:r>
      <w:r>
        <w:fldChar w:fldCharType="end"/>
      </w:r>
      <w:r>
        <w:t xml:space="preserve"> </w:t>
      </w:r>
      <w:r w:rsidR="00790307">
        <w:t>–</w:t>
      </w:r>
      <w:r>
        <w:t xml:space="preserve"> </w:t>
      </w:r>
      <w:r w:rsidR="00790307">
        <w:t xml:space="preserve">Grove </w:t>
      </w:r>
      <w:proofErr w:type="spellStart"/>
      <w:r w:rsidR="00790307">
        <w:t>Rptary</w:t>
      </w:r>
      <w:proofErr w:type="spellEnd"/>
      <w:r w:rsidR="00790307">
        <w:t xml:space="preserve"> Angle Sensor horizontal movement test data</w:t>
      </w:r>
    </w:p>
    <w:p w14:paraId="3AEE7343" w14:textId="77777777" w:rsidR="00D916F4" w:rsidRDefault="00D916F4" w:rsidP="00D916F4"/>
    <w:p w14:paraId="4CAA8411" w14:textId="77777777" w:rsidR="00790307" w:rsidRDefault="00D916F4" w:rsidP="005346DF">
      <w:pPr>
        <w:keepNext/>
        <w:jc w:val="center"/>
      </w:pPr>
      <w:r>
        <w:rPr>
          <w:noProof/>
        </w:rPr>
        <w:drawing>
          <wp:inline distT="0" distB="0" distL="0" distR="0" wp14:anchorId="7AD08D81" wp14:editId="4DE4E751">
            <wp:extent cx="4709069" cy="2647507"/>
            <wp:effectExtent l="0" t="0" r="0" b="635"/>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24744" cy="2656320"/>
                    </a:xfrm>
                    <a:prstGeom prst="rect">
                      <a:avLst/>
                    </a:prstGeom>
                  </pic:spPr>
                </pic:pic>
              </a:graphicData>
            </a:graphic>
          </wp:inline>
        </w:drawing>
      </w:r>
    </w:p>
    <w:p w14:paraId="3DA728A8" w14:textId="2DD2B1BD" w:rsidR="00D916F4" w:rsidRDefault="00790307" w:rsidP="005346DF">
      <w:pPr>
        <w:pStyle w:val="Caption"/>
        <w:jc w:val="center"/>
      </w:pPr>
      <w:r>
        <w:t xml:space="preserve">Figure </w:t>
      </w:r>
      <w:r>
        <w:fldChar w:fldCharType="begin"/>
      </w:r>
      <w:r>
        <w:instrText xml:space="preserve"> SEQ Figure \* ARABIC </w:instrText>
      </w:r>
      <w:r>
        <w:fldChar w:fldCharType="separate"/>
      </w:r>
      <w:r w:rsidR="00B666C3">
        <w:rPr>
          <w:noProof/>
        </w:rPr>
        <w:t>23</w:t>
      </w:r>
      <w:r>
        <w:fldChar w:fldCharType="end"/>
      </w:r>
      <w:r>
        <w:t xml:space="preserve"> - – Grove </w:t>
      </w:r>
      <w:proofErr w:type="spellStart"/>
      <w:r>
        <w:t>Rptary</w:t>
      </w:r>
      <w:proofErr w:type="spellEnd"/>
      <w:r>
        <w:t xml:space="preserve"> Angle Sensor vertical  movement test data</w:t>
      </w:r>
    </w:p>
    <w:p w14:paraId="18C3B544" w14:textId="270DB78A" w:rsidR="005346DF" w:rsidRDefault="005346DF" w:rsidP="005346DF"/>
    <w:p w14:paraId="5446E7B2" w14:textId="77777777" w:rsidR="005346DF" w:rsidRPr="005346DF" w:rsidRDefault="005346DF" w:rsidP="005346DF"/>
    <w:p w14:paraId="7ABF922B" w14:textId="77777777" w:rsidR="00DF2DE8" w:rsidRDefault="00DF2DE8" w:rsidP="008B322B">
      <w:pPr>
        <w:keepNext/>
        <w:jc w:val="center"/>
      </w:pPr>
      <w:r w:rsidRPr="00DF2DE8">
        <w:rPr>
          <w:noProof/>
        </w:rPr>
        <w:lastRenderedPageBreak/>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19647" cy="3685269"/>
                    </a:xfrm>
                    <a:prstGeom prst="rect">
                      <a:avLst/>
                    </a:prstGeom>
                  </pic:spPr>
                </pic:pic>
              </a:graphicData>
            </a:graphic>
          </wp:inline>
        </w:drawing>
      </w:r>
    </w:p>
    <w:p w14:paraId="5D300E58" w14:textId="214A37E0" w:rsidR="00F229FA" w:rsidRDefault="00DF2DE8" w:rsidP="008B322B">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4</w:t>
      </w:r>
      <w:r>
        <w:fldChar w:fldCharType="end"/>
      </w:r>
      <w:r>
        <w:t xml:space="preserve"> – Potentiometer Test code  </w:t>
      </w:r>
      <w:r>
        <w:rPr>
          <w:color w:val="FF0000"/>
        </w:rPr>
        <w:t>Would this look better typed in</w:t>
      </w:r>
      <w:r w:rsidR="008B322B">
        <w:rPr>
          <w:color w:val="FF0000"/>
        </w:rPr>
        <w:t>???</w:t>
      </w:r>
    </w:p>
    <w:p w14:paraId="456D0147" w14:textId="14DA6B36" w:rsidR="00EC572A" w:rsidRDefault="00EC572A" w:rsidP="00EC572A"/>
    <w:p w14:paraId="2D402B7D" w14:textId="77777777" w:rsidR="00EC572A" w:rsidRPr="00EC572A" w:rsidRDefault="00EC572A" w:rsidP="00EC572A"/>
    <w:p w14:paraId="34180764" w14:textId="015A13E6" w:rsidR="00F46AE0" w:rsidRPr="00093B1A" w:rsidRDefault="009400FD" w:rsidP="00083E2D">
      <w:pPr>
        <w:pStyle w:val="Heading4"/>
      </w:pPr>
      <w:bookmarkStart w:id="46" w:name="_4.2.1.2_TEST_DATA"/>
      <w:bookmarkEnd w:id="46"/>
      <w:r>
        <w:t xml:space="preserve">4.2.1.2 </w:t>
      </w:r>
      <w:r w:rsidR="00093B1A" w:rsidRPr="00093B1A">
        <w:t>TEST DATA - SOUND</w:t>
      </w:r>
    </w:p>
    <w:p w14:paraId="29C224D4" w14:textId="13761533" w:rsidR="008B322B" w:rsidRDefault="001C139F" w:rsidP="008B322B">
      <w:pPr>
        <w:rPr>
          <w:color w:val="FF0000"/>
        </w:rPr>
      </w:pPr>
      <w:r>
        <w:rPr>
          <w:color w:val="FF0000"/>
        </w:rPr>
        <w:t xml:space="preserve">RE-RUN BASIC SOUND SENSOR TEST </w:t>
      </w:r>
    </w:p>
    <w:p w14:paraId="41224A2F" w14:textId="0590D3CA" w:rsidR="001B6247" w:rsidRDefault="001C139F" w:rsidP="001B6247">
      <w:pPr>
        <w:pStyle w:val="ListParagraph"/>
        <w:numPr>
          <w:ilvl w:val="0"/>
          <w:numId w:val="15"/>
        </w:numPr>
        <w:rPr>
          <w:color w:val="FF0000"/>
        </w:rPr>
      </w:pPr>
      <w:r>
        <w:rPr>
          <w:color w:val="FF0000"/>
        </w:rPr>
        <w:t xml:space="preserve">INSERT SCREENSOTS OF SERIAL MONITOR </w:t>
      </w:r>
    </w:p>
    <w:p w14:paraId="20198D81" w14:textId="20ECE8C8" w:rsidR="00083E2D" w:rsidRDefault="00083E2D" w:rsidP="00083E2D">
      <w:pPr>
        <w:rPr>
          <w:color w:val="FF0000"/>
        </w:rPr>
      </w:pPr>
    </w:p>
    <w:p w14:paraId="536EE72C" w14:textId="77777777" w:rsidR="00B666C3" w:rsidRDefault="00B666C3" w:rsidP="00B666C3">
      <w:pPr>
        <w:keepNext/>
        <w:ind w:left="360"/>
        <w:jc w:val="center"/>
      </w:pPr>
      <w:r>
        <w:rPr>
          <w:noProof/>
        </w:rPr>
        <w:lastRenderedPageBreak/>
        <w:drawing>
          <wp:inline distT="0" distB="0" distL="0" distR="0" wp14:anchorId="40A8A233" wp14:editId="130F7AE7">
            <wp:extent cx="4073236" cy="3833383"/>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95515" cy="3854350"/>
                    </a:xfrm>
                    <a:prstGeom prst="rect">
                      <a:avLst/>
                    </a:prstGeom>
                  </pic:spPr>
                </pic:pic>
              </a:graphicData>
            </a:graphic>
          </wp:inline>
        </w:drawing>
      </w:r>
    </w:p>
    <w:p w14:paraId="1461ED44" w14:textId="11D115D5" w:rsidR="001C12A3" w:rsidRDefault="00B666C3" w:rsidP="00B666C3">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xml:space="preserve"> </w:t>
      </w:r>
      <w:r w:rsidR="001C12A3">
        <w:t>–</w:t>
      </w:r>
      <w:r>
        <w:t xml:space="preserve"> </w:t>
      </w:r>
      <w:r w:rsidR="001C12A3">
        <w:t>Sound Sensor Test code</w:t>
      </w:r>
    </w:p>
    <w:p w14:paraId="1D3F586F" w14:textId="37A316D7" w:rsidR="00EC572A" w:rsidRDefault="00EC572A" w:rsidP="00EC572A"/>
    <w:p w14:paraId="280ACEFF" w14:textId="77777777" w:rsidR="00A73558" w:rsidRPr="00083E2D" w:rsidRDefault="00A73558" w:rsidP="00A73558">
      <w:pPr>
        <w:pStyle w:val="Heading3"/>
      </w:pPr>
      <w:r>
        <w:t>4.2.2 FINAL TEST DATA</w:t>
      </w:r>
    </w:p>
    <w:p w14:paraId="06AFF9B2" w14:textId="3EF614E4" w:rsidR="00A73558" w:rsidRDefault="00A73558" w:rsidP="00DC6E75">
      <w:pPr>
        <w:pStyle w:val="Heading4"/>
      </w:pPr>
      <w:r>
        <w:t xml:space="preserve">4.2.2.1 </w:t>
      </w:r>
      <w:r w:rsidR="001E0534">
        <w:t>SOUND AND TEMPERATURE DATA</w:t>
      </w:r>
    </w:p>
    <w:p w14:paraId="018C4107" w14:textId="7CA766FB" w:rsidR="004149C1" w:rsidRDefault="004149C1" w:rsidP="004149C1"/>
    <w:p w14:paraId="3D26A94A" w14:textId="77777777" w:rsidR="004149C1" w:rsidRPr="004149C1" w:rsidRDefault="004149C1" w:rsidP="004149C1"/>
    <w:p w14:paraId="72ECC0F3" w14:textId="7E0C6D8B" w:rsidR="00B666C3" w:rsidRPr="005B6EA0" w:rsidRDefault="00EA1B91" w:rsidP="005B6EA0">
      <w:pPr>
        <w:pStyle w:val="Heading1"/>
        <w:ind w:firstLine="1080"/>
        <w:rPr>
          <w:color w:val="538135" w:themeColor="accent6" w:themeShade="BF"/>
        </w:rPr>
      </w:pPr>
      <w:bookmarkStart w:id="47" w:name="_ETHICS_AND_SECURITY"/>
      <w:bookmarkEnd w:id="47"/>
      <w:r w:rsidRPr="005B6EA0">
        <w:rPr>
          <w:color w:val="538135" w:themeColor="accent6" w:themeShade="BF"/>
        </w:rPr>
        <w:t>ETHICS</w:t>
      </w:r>
      <w:r w:rsidR="005B6EA0" w:rsidRPr="005B6EA0">
        <w:rPr>
          <w:color w:val="538135" w:themeColor="accent6" w:themeShade="BF"/>
        </w:rPr>
        <w:t xml:space="preserve"> AND SECURITY ANALYSIS</w:t>
      </w:r>
      <w:r w:rsidR="001C12A3" w:rsidRPr="005B6EA0">
        <w:rPr>
          <w:color w:val="538135" w:themeColor="accent6" w:themeShade="BF"/>
        </w:rPr>
        <w:t xml:space="preserve"> </w:t>
      </w:r>
    </w:p>
    <w:p w14:paraId="1913657E" w14:textId="77777777" w:rsidR="004A439A" w:rsidRPr="00BB2F8A" w:rsidRDefault="004A439A" w:rsidP="004A439A">
      <w:pPr>
        <w:pStyle w:val="Heading2"/>
        <w:rPr>
          <w:caps/>
          <w:color w:val="538135" w:themeColor="accent6" w:themeShade="BF"/>
        </w:rPr>
      </w:pPr>
      <w:bookmarkStart w:id="48" w:name="_Internet_of_Things,"/>
      <w:bookmarkEnd w:id="48"/>
      <w:r w:rsidRPr="00BB2F8A">
        <w:rPr>
          <w:caps/>
          <w:color w:val="538135" w:themeColor="accent6" w:themeShade="BF"/>
        </w:rPr>
        <w:t>Internet of Things, Brief Technology Overview</w:t>
      </w:r>
    </w:p>
    <w:p w14:paraId="18295B28" w14:textId="77777777" w:rsidR="004A439A" w:rsidRDefault="004A439A" w:rsidP="004A439A">
      <w: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77777777" w:rsidR="004A439A" w:rsidRDefault="004A439A" w:rsidP="004A439A">
      <w:r>
        <w:tab/>
        <w:t xml:space="preserve">The ability of systems to function independently from humans while connected to the .,security and privacy standards. For example, A health device while connected to the internet could be a target for a cyberattack, which could obviously have serious consequences for the user. Patching known security flaws in such devices may also prove difficult. Even though it is the connection to a network that makes these devices useful, it is very difficult to deliver patches using this connection in a safe and reliable way. Once these devices leave the factory the flaws or </w:t>
      </w:r>
      <w:r>
        <w:lastRenderedPageBreak/>
        <w:t xml:space="preserve">oversights made by the production team often prove detrimental down the road as computing technology improves and these mistakes become more obvious. </w:t>
      </w:r>
    </w:p>
    <w:p w14:paraId="1F975C9F" w14:textId="77777777" w:rsidR="004A439A" w:rsidRDefault="004A439A" w:rsidP="004A439A">
      <w: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proofErr w:type="spellStart"/>
      <w:r>
        <w:t>todays</w:t>
      </w:r>
      <w:proofErr w:type="spellEnd"/>
      <w: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Default="004A439A" w:rsidP="004A439A">
      <w: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169520E7" w14:textId="77777777" w:rsidR="004A439A" w:rsidRDefault="004A439A" w:rsidP="004A439A"/>
    <w:p w14:paraId="721BE926" w14:textId="77777777" w:rsidR="004A439A" w:rsidRDefault="004A439A" w:rsidP="004A439A"/>
    <w:p w14:paraId="33CC4F97" w14:textId="77777777" w:rsidR="004A439A" w:rsidRDefault="004A439A" w:rsidP="004A439A"/>
    <w:p w14:paraId="40162634" w14:textId="77777777" w:rsidR="004A439A" w:rsidRDefault="004A439A" w:rsidP="004A439A"/>
    <w:p w14:paraId="2CC46445" w14:textId="77777777" w:rsidR="004A439A" w:rsidRDefault="004A439A" w:rsidP="004A439A"/>
    <w:p w14:paraId="05477A92" w14:textId="77777777" w:rsidR="004A439A" w:rsidRDefault="004A439A" w:rsidP="004A439A"/>
    <w:p w14:paraId="2235DBCD" w14:textId="77777777" w:rsidR="004A439A" w:rsidRDefault="004A439A" w:rsidP="004A439A"/>
    <w:p w14:paraId="073E1A1F" w14:textId="77777777" w:rsidR="004A439A" w:rsidRDefault="004A439A" w:rsidP="004A439A"/>
    <w:p w14:paraId="747CD826" w14:textId="77777777" w:rsidR="004A439A" w:rsidRDefault="004A439A" w:rsidP="004A439A"/>
    <w:p w14:paraId="747D0F2E" w14:textId="77777777" w:rsidR="004A439A" w:rsidRDefault="004A439A" w:rsidP="004A439A"/>
    <w:p w14:paraId="7CBC4EC5" w14:textId="77777777" w:rsidR="004A439A" w:rsidRPr="00BB2F8A" w:rsidRDefault="004A439A" w:rsidP="004A439A">
      <w:pPr>
        <w:pStyle w:val="Heading2"/>
        <w:rPr>
          <w:rFonts w:ascii="Century Gothic" w:hAnsi="Century Gothic"/>
          <w:caps/>
          <w:color w:val="538135" w:themeColor="accent6" w:themeShade="BF"/>
        </w:rPr>
      </w:pPr>
      <w:bookmarkStart w:id="49" w:name="_Ethics_and_security_1"/>
      <w:bookmarkEnd w:id="49"/>
      <w:r w:rsidRPr="00BB2F8A">
        <w:rPr>
          <w:rFonts w:ascii="Century Gothic" w:hAnsi="Century Gothic"/>
          <w:caps/>
          <w:color w:val="538135" w:themeColor="accent6" w:themeShade="BF"/>
        </w:rPr>
        <w:t>Ethics and security in a baby monitoring device</w:t>
      </w:r>
    </w:p>
    <w:p w14:paraId="5F26CD88" w14:textId="77777777" w:rsidR="004A439A" w:rsidRPr="00C86379" w:rsidRDefault="004A439A" w:rsidP="004A439A">
      <w:r w:rsidRPr="00C86379">
        <w:t>As our first iteration of this device</w:t>
      </w:r>
      <w:r>
        <w:t>,</w:t>
      </w:r>
      <w:r w:rsidRPr="00C86379">
        <w:t xml:space="preserve"> for our minor project</w:t>
      </w:r>
      <w:r>
        <w:t>,</w:t>
      </w:r>
      <w:r w:rsidRPr="00C86379">
        <w:t xml:space="preserve"> will not be connected to the internet, </w:t>
      </w:r>
      <w:r>
        <w:t xml:space="preserve">a </w:t>
      </w:r>
      <w:r w:rsidRPr="00C86379">
        <w:t>lot of th</w:t>
      </w:r>
      <w:r>
        <w:t>ese</w:t>
      </w:r>
      <w:r w:rsidRPr="00C86379">
        <w:t xml:space="preserve"> concerns are not valid until we </w:t>
      </w:r>
      <w:r>
        <w:t xml:space="preserve">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Default="004A439A" w:rsidP="004A439A">
      <w:r>
        <w:t xml:space="preserve">Examining our chosen project idea with the issues outlined in the above paragraphs in mind, there are some definite areas which may cause us alarm. </w:t>
      </w:r>
    </w:p>
    <w:p w14:paraId="3452D432" w14:textId="77777777" w:rsidR="004A439A" w:rsidRDefault="004A439A" w:rsidP="004A439A">
      <w:pPr>
        <w:pStyle w:val="ListParagraph"/>
        <w:numPr>
          <w:ilvl w:val="0"/>
          <w:numId w:val="18"/>
        </w:numPr>
      </w:pPr>
      <w: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w:t>
      </w:r>
      <w:r>
        <w:lastRenderedPageBreak/>
        <w:t xml:space="preserve">security standpoint and decided that we would not be able to implement a camera in our project on the grounds of safety. </w:t>
      </w:r>
    </w:p>
    <w:p w14:paraId="68A351D0" w14:textId="77777777" w:rsidR="004A439A" w:rsidRDefault="004A439A" w:rsidP="004A439A">
      <w:pPr>
        <w:pStyle w:val="ListParagraph"/>
        <w:numPr>
          <w:ilvl w:val="0"/>
          <w:numId w:val="18"/>
        </w:numPr>
      </w:pPr>
      <w: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5C86759F" w14:textId="77777777" w:rsidR="004A439A" w:rsidRDefault="004A439A" w:rsidP="004A439A">
      <w:pPr>
        <w:pStyle w:val="ListParagraph"/>
      </w:pPr>
    </w:p>
    <w:p w14:paraId="2D5B4588" w14:textId="77777777" w:rsidR="004A439A" w:rsidRPr="00CC4124" w:rsidRDefault="004A439A" w:rsidP="004A439A">
      <w:pPr>
        <w:pStyle w:val="ListParagraph"/>
      </w:pPr>
    </w:p>
    <w:p w14:paraId="2187340C" w14:textId="77777777" w:rsidR="004A439A" w:rsidRDefault="004A439A" w:rsidP="004A439A">
      <w: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5AE46854" w14:textId="77777777" w:rsidR="004A439A" w:rsidRDefault="004A439A" w:rsidP="004A439A"/>
    <w:p w14:paraId="078352A9" w14:textId="1285C936" w:rsidR="004A439A" w:rsidRPr="005C23B0" w:rsidRDefault="004A439A" w:rsidP="004A439A">
      <w:pPr>
        <w:rPr>
          <w:color w:val="FF0000"/>
        </w:rPr>
      </w:pPr>
      <w:r w:rsidRPr="005C23B0">
        <w:rPr>
          <w:color w:val="FF0000"/>
        </w:rPr>
        <w:t>Sources:</w:t>
      </w:r>
      <w:r w:rsidR="005C23B0">
        <w:rPr>
          <w:color w:val="FF0000"/>
        </w:rPr>
        <w:t xml:space="preserve">  ALL MATERIAL REFERENCED AND CITED?? OR FOR BIBLIOGRA[HY(READ BUT NOT EXPLICITLY QUOTED / PARAPHRASED / SUMMARIZED)</w:t>
      </w:r>
    </w:p>
    <w:p w14:paraId="5406BF56" w14:textId="77777777" w:rsidR="004A439A" w:rsidRDefault="004A439A" w:rsidP="004A439A">
      <w:r w:rsidRPr="002217AB">
        <w:rPr>
          <w:rFonts w:cstheme="minorHAnsi"/>
        </w:rPr>
        <w:t>[Xu Zou,</w:t>
      </w:r>
      <w:r>
        <w:rPr>
          <w:rFonts w:cstheme="minorHAnsi"/>
        </w:rPr>
        <w:t xml:space="preserve"> </w:t>
      </w:r>
      <w:r w:rsidRPr="002217AB">
        <w:rPr>
          <w:rFonts w:cstheme="minorHAnsi"/>
        </w:rPr>
        <w:t>(unknown), “</w:t>
      </w:r>
      <w:r w:rsidRPr="002217AB">
        <w:rPr>
          <w:rFonts w:cstheme="minorHAnsi"/>
          <w:color w:val="333333"/>
        </w:rPr>
        <w:t>IoT devices are hard to patch: Here's why—and how to deal with security” viewed</w:t>
      </w:r>
      <w:r>
        <w:rPr>
          <w:rFonts w:cstheme="minorHAnsi"/>
          <w:color w:val="333333"/>
        </w:rPr>
        <w:t xml:space="preserve"> 02/3/21, </w:t>
      </w:r>
      <w:r w:rsidRPr="002217AB">
        <w:rPr>
          <w:rFonts w:cstheme="minorHAnsi"/>
          <w:color w:val="333333"/>
        </w:rPr>
        <w:t>https://techbeacon.com/security/iot-devices-are-hard-patch-heres-why-how-deal-security</w:t>
      </w:r>
      <w:r>
        <w:rPr>
          <w:rFonts w:cstheme="minorHAnsi"/>
          <w:color w:val="333333"/>
        </w:rPr>
        <w:t>]</w:t>
      </w:r>
    </w:p>
    <w:p w14:paraId="21E72AF3" w14:textId="77777777" w:rsidR="004A439A" w:rsidRDefault="004A439A" w:rsidP="004A439A">
      <w:r>
        <w:t xml:space="preserve">[Sci-force, (28/02/19), “How Does the Internet of Things Work?”, viewed 02/03/21, </w:t>
      </w:r>
      <w:hyperlink r:id="rId40" w:history="1">
        <w:r w:rsidRPr="009A40AC">
          <w:rPr>
            <w:rStyle w:val="Hyperlink"/>
          </w:rPr>
          <w:t>https://www.iotforall.com/what-is-the-internet-of-things</w:t>
        </w:r>
      </w:hyperlink>
      <w:r>
        <w:t>]</w:t>
      </w:r>
    </w:p>
    <w:p w14:paraId="3C67648D" w14:textId="77777777" w:rsidR="004A439A" w:rsidRDefault="004A439A" w:rsidP="004A439A">
      <w:r>
        <w:t xml:space="preserve">[Mark Stanislav &amp; Tod Beardsley, (09/15), “Hacking IOT: A Case Study on Baby Monitor Exposures and Vulnerabilities”, viewed 02/03/21, </w:t>
      </w:r>
      <w:hyperlink r:id="rId41" w:history="1">
        <w:r w:rsidRPr="009A40AC">
          <w:rPr>
            <w:rStyle w:val="Hyperlink"/>
          </w:rPr>
          <w:t>https://media.kasperskycontenthub.com/wp-content/uploads/sites/63/2015/11/21031739/Hacking-IoT-A-Case-Study-on-Baby-Monitor-Exposures-and-Vulnerabilities.pdf</w:t>
        </w:r>
      </w:hyperlink>
      <w:r>
        <w:t>]</w:t>
      </w:r>
    </w:p>
    <w:p w14:paraId="65893882" w14:textId="77777777" w:rsidR="004A439A" w:rsidRDefault="004A439A" w:rsidP="004A439A">
      <w:r>
        <w:t xml:space="preserve">[author unknown, (14/02/20), “Ethics in the World of the Internet of Things”, viewed 02/03/21, </w:t>
      </w:r>
      <w:hyperlink r:id="rId42" w:history="1">
        <w:r w:rsidRPr="009A40AC">
          <w:rPr>
            <w:rStyle w:val="Hyperlink"/>
          </w:rPr>
          <w:t>https://iotscoe.att.com/stories/ethics-in-the-world-of-the-internet-of-things/</w:t>
        </w:r>
      </w:hyperlink>
      <w:r>
        <w:t>]</w:t>
      </w:r>
    </w:p>
    <w:p w14:paraId="5C49B169" w14:textId="77777777" w:rsidR="004A439A" w:rsidRDefault="004A439A" w:rsidP="004A439A"/>
    <w:p w14:paraId="6C664790" w14:textId="2E65FB3F" w:rsidR="00F229FA" w:rsidRDefault="00142959" w:rsidP="00E9147D">
      <w:pPr>
        <w:pStyle w:val="Heading1"/>
        <w:ind w:firstLine="1080"/>
        <w:rPr>
          <w:color w:val="538135" w:themeColor="accent6" w:themeShade="BF"/>
        </w:rPr>
      </w:pPr>
      <w:bookmarkStart w:id="50" w:name="_FUTURE_IMPROVEMENTS"/>
      <w:bookmarkEnd w:id="50"/>
      <w:r w:rsidRPr="00E9147D">
        <w:rPr>
          <w:color w:val="538135" w:themeColor="accent6" w:themeShade="BF"/>
        </w:rPr>
        <w:t>FUTURE IMPROVEMENTS</w:t>
      </w:r>
    </w:p>
    <w:p w14:paraId="38758AAF" w14:textId="77777777" w:rsidR="00760D3B" w:rsidRDefault="00760D3B" w:rsidP="00760D3B">
      <w:r>
        <w:t xml:space="preserve">After weeks of researching, studying our project and its market, thinking thoroughly about what features we could improve in our baby monitor. We have </w:t>
      </w:r>
      <w:r w:rsidRPr="009B400A">
        <w:rPr>
          <w:color w:val="000000" w:themeColor="text1"/>
        </w:rPr>
        <w:t xml:space="preserve">discovered </w:t>
      </w:r>
      <w:r>
        <w:t xml:space="preserve">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t>
      </w:r>
      <w:r>
        <w:lastRenderedPageBreak/>
        <w:t>we believe will not only be future improvements for our project but will be some of the reasons as to why this will be the ideal baby-monitor for every home.</w:t>
      </w:r>
    </w:p>
    <w:p w14:paraId="10563352" w14:textId="77777777" w:rsidR="00760D3B" w:rsidRPr="007A5BC4" w:rsidRDefault="00760D3B" w:rsidP="00760D3B">
      <w:pPr>
        <w:pStyle w:val="Heading2"/>
        <w:rPr>
          <w:caps/>
        </w:rPr>
      </w:pPr>
      <w:r w:rsidRPr="007A5BC4">
        <w:rPr>
          <w:caps/>
        </w:rPr>
        <w:t>Motorised LED Globe</w:t>
      </w:r>
    </w:p>
    <w:p w14:paraId="55FB78CD" w14:textId="77777777" w:rsidR="00760D3B" w:rsidRDefault="00760D3B" w:rsidP="00760D3B">
      <w:r>
        <w:t xml:space="preserve">During our survey that we conducted on several parents and a local crèche, it was brought to our attention that there was a want in parents for </w:t>
      </w:r>
      <w:proofErr w:type="spellStart"/>
      <w:r>
        <w:t>colourful</w:t>
      </w:r>
      <w:proofErr w:type="spellEnd"/>
      <w: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Default="00760D3B" w:rsidP="00760D3B">
      <w:r>
        <w:t xml:space="preserve">This will ideally be a globe made from plastic with different shape’s cut from paper which will have a re-adherable strip of glue on its back, </w:t>
      </w:r>
      <w:proofErr w:type="gramStart"/>
      <w:r>
        <w:t>similar to</w:t>
      </w:r>
      <w:proofErr w:type="gramEnd"/>
      <w:r>
        <w:t xml:space="preserve"> a post-it not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Default="00760D3B" w:rsidP="00760D3B">
      <w: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77777777" w:rsidR="00760D3B" w:rsidRDefault="00760D3B" w:rsidP="00760D3B">
      <w:r>
        <w:t xml:space="preserve">A lot of babies when they are growing older can start developing a fear of darkness. Nightlights can help with this, in turn helping them to feel safer and more secure in their bedroom. Our </w:t>
      </w:r>
      <w:proofErr w:type="spellStart"/>
      <w:r>
        <w:t>colourful</w:t>
      </w:r>
      <w:proofErr w:type="spellEnd"/>
      <w:r>
        <w:t xml:space="preserve"> LED’s and shapes will also help in teaching foundational skills to young children, allowing the parents to choose shapes such as numbers and letters. The best age to teach children colours and shapes is between 18-30 months which represents a large proportion of our target audience. Most children are unable to differentiate between colours until 18 months or so, this is because it is a cognitively complex task for them, and as adult’s we sometimes forget this. </w:t>
      </w:r>
      <w:r>
        <w:fldChar w:fldCharType="begin"/>
      </w:r>
      <w:r>
        <w:instrText xml:space="preserve"> ADDIN ZOTERO_ITEM CSL_CITATION {"citationID":"rTowAzVd","properties":{"formattedCitation":"(cassidy, 2013)","plainCitation":"(cassidy, 2013)","dontUpdate":true,"noteIndex":0},"citationItems":[{"id":11,"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fldChar w:fldCharType="separate"/>
      </w:r>
      <w:r w:rsidRPr="404CFBC6">
        <w:rPr>
          <w:rFonts w:ascii="Calibri" w:hAnsi="Calibri" w:cs="Calibri"/>
        </w:rPr>
        <w:t>(Cassidy, 2013)</w:t>
      </w:r>
      <w:r>
        <w:fldChar w:fldCharType="end"/>
      </w:r>
      <w: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Default="00760D3B" w:rsidP="00760D3B">
      <w:r>
        <w:t>The motor that we will be using to rotate our LED globe will be an ordinary DC motor, connected to the Arduino. Below I have attached a copy of a 3D concept sketch which I created using 3D Paint.</w:t>
      </w:r>
    </w:p>
    <w:p w14:paraId="11715B47" w14:textId="77777777" w:rsidR="00760D3B" w:rsidRDefault="00760D3B" w:rsidP="00760D3B">
      <w:r>
        <w:rPr>
          <w:rFonts w:cstheme="minorHAnsi"/>
        </w:rPr>
        <w:object w:dxaOrig="2070" w:dyaOrig="810" w14:anchorId="72C489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5pt;height:40.5pt" o:ole="">
            <v:imagedata r:id="rId43" o:title=""/>
          </v:shape>
          <o:OLEObject Type="Embed" ProgID="Package" ShapeID="_x0000_i1025" DrawAspect="Content" ObjectID="_1678031574" r:id="rId44"/>
        </w:object>
      </w:r>
    </w:p>
    <w:p w14:paraId="44C75B41" w14:textId="77777777" w:rsidR="00760D3B" w:rsidRDefault="00760D3B" w:rsidP="00760D3B"/>
    <w:p w14:paraId="2F04A9C0" w14:textId="77777777" w:rsidR="00760D3B" w:rsidRDefault="00760D3B" w:rsidP="00760D3B"/>
    <w:p w14:paraId="60F0FC1F" w14:textId="77777777" w:rsidR="00760D3B" w:rsidRDefault="00760D3B" w:rsidP="00760D3B"/>
    <w:p w14:paraId="18051525" w14:textId="77777777" w:rsidR="00760D3B" w:rsidRDefault="00760D3B" w:rsidP="00760D3B">
      <w:pPr>
        <w:pStyle w:val="Heading2"/>
      </w:pPr>
      <w:r>
        <w:t>Baby Cot Mobile</w:t>
      </w:r>
    </w:p>
    <w:p w14:paraId="1608E4CA" w14:textId="77777777" w:rsidR="00760D3B" w:rsidRDefault="00760D3B" w:rsidP="00760D3B">
      <w:r w:rsidRPr="404CFBC6">
        <w:t xml:space="preserve">Our second idea for developing our project further is to add a mobile feature. This will include hanging toys such as animals, amongst other </w:t>
      </w:r>
      <w:proofErr w:type="spellStart"/>
      <w:r w:rsidRPr="404CFBC6">
        <w:t>favourites</w:t>
      </w:r>
      <w:proofErr w:type="spellEnd"/>
      <w:r w:rsidRPr="404CFBC6">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w:t>
      </w:r>
      <w:r w:rsidRPr="404CFBC6">
        <w:lastRenderedPageBreak/>
        <w:t xml:space="preserve">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404CFBC6">
        <w:rPr>
          <w:rFonts w:ascii="Calibri" w:eastAsia="Calibri" w:hAnsi="Calibri" w:cs="Calibri"/>
          <w:lang w:val="en-IE"/>
        </w:rPr>
        <w:t>Invest in a baby gym with dangling toys. Placing your baby under the arch and encouraging them to bat at the toys helps improve hand-eye coordination.”</w:t>
      </w:r>
      <w:r w:rsidRPr="404CFBC6">
        <w:t xml:space="preserve"> (</w:t>
      </w:r>
      <w:proofErr w:type="spellStart"/>
      <w:r w:rsidRPr="404CFBC6">
        <w:t>Mcgovern</w:t>
      </w:r>
      <w:proofErr w:type="spellEnd"/>
      <w:r w:rsidRPr="404CFBC6">
        <w:t>, no date)</w:t>
      </w:r>
    </w:p>
    <w:p w14:paraId="6E3DE3A2" w14:textId="77777777" w:rsidR="00760D3B" w:rsidRDefault="00760D3B" w:rsidP="00760D3B">
      <w:r w:rsidRPr="404CFBC6">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77777777" w:rsidR="00760D3B" w:rsidRDefault="00760D3B" w:rsidP="00760D3B">
      <w:pPr>
        <w:rPr>
          <w:rFonts w:cstheme="minorHAnsi"/>
        </w:rPr>
      </w:pPr>
      <w:r>
        <w:rPr>
          <w:rFonts w:cstheme="minorHAnsi"/>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Pr>
          <w:rFonts w:cstheme="minorHAnsi"/>
        </w:rPr>
        <w:fldChar w:fldCharType="begin"/>
      </w:r>
      <w:r>
        <w:rPr>
          <w:rFonts w:cstheme="minorHAnsi"/>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13,"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Pr>
          <w:rFonts w:cstheme="minorHAnsi"/>
        </w:rPr>
        <w:fldChar w:fldCharType="separate"/>
      </w:r>
      <w:r w:rsidRPr="00455770">
        <w:rPr>
          <w:rFonts w:ascii="Calibri" w:hAnsi="Calibri" w:cs="Calibri"/>
          <w:szCs w:val="24"/>
        </w:rPr>
        <w:t>(</w:t>
      </w:r>
      <w:r w:rsidRPr="00455770">
        <w:rPr>
          <w:rFonts w:ascii="Calibri" w:hAnsi="Calibri" w:cs="Calibri"/>
          <w:i/>
          <w:iCs/>
          <w:szCs w:val="24"/>
        </w:rPr>
        <w:t>Will Crib Toys Ruin Your Baby’s Sleep? - The Baby Sleep Site®</w:t>
      </w:r>
      <w:r w:rsidRPr="00455770">
        <w:rPr>
          <w:rFonts w:ascii="Calibri" w:hAnsi="Calibri" w:cs="Calibri"/>
          <w:szCs w:val="24"/>
        </w:rPr>
        <w:t>, 2014)</w:t>
      </w:r>
      <w:r>
        <w:rPr>
          <w:rFonts w:cstheme="minorHAnsi"/>
        </w:rPr>
        <w:fldChar w:fldCharType="end"/>
      </w:r>
    </w:p>
    <w:p w14:paraId="1C5A9086" w14:textId="77777777" w:rsidR="00760D3B" w:rsidRDefault="00760D3B" w:rsidP="00760D3B">
      <w:pPr>
        <w:rPr>
          <w:rFonts w:cstheme="minorHAnsi"/>
        </w:rPr>
      </w:pPr>
      <w:r>
        <w:rPr>
          <w:rFonts w:cstheme="minorHAnsi"/>
        </w:rPr>
        <w:t>The motor that we will be using to rotate our mobile will be an ordinary DC motor which will be attached to the Arduino. Below I have attached a 3D concept sketch I created using windows 10 software.</w:t>
      </w:r>
    </w:p>
    <w:p w14:paraId="59671947" w14:textId="77777777" w:rsidR="00760D3B" w:rsidRDefault="00760D3B" w:rsidP="001F4016">
      <w:pPr>
        <w:jc w:val="center"/>
        <w:rPr>
          <w:rFonts w:cstheme="minorHAnsi"/>
        </w:rPr>
      </w:pPr>
      <w:r>
        <w:rPr>
          <w:noProof/>
        </w:rPr>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6341A643" w14:textId="77777777" w:rsidR="00760D3B" w:rsidRDefault="00760D3B" w:rsidP="00760D3B">
      <w:pPr>
        <w:rPr>
          <w:rFonts w:asciiTheme="majorHAnsi" w:hAnsiTheme="majorHAnsi" w:cstheme="majorHAnsi"/>
          <w:sz w:val="32"/>
          <w:szCs w:val="32"/>
        </w:rPr>
      </w:pPr>
    </w:p>
    <w:p w14:paraId="689440A3" w14:textId="326ADF13" w:rsidR="00760D3B" w:rsidRDefault="00760D3B" w:rsidP="00760D3B">
      <w:pPr>
        <w:jc w:val="center"/>
        <w:rPr>
          <w:rFonts w:asciiTheme="majorHAnsi" w:hAnsiTheme="majorHAnsi" w:cstheme="majorHAnsi"/>
          <w:sz w:val="32"/>
          <w:szCs w:val="32"/>
        </w:rPr>
      </w:pPr>
    </w:p>
    <w:p w14:paraId="48FC9D17" w14:textId="77777777" w:rsidR="008E0938" w:rsidRDefault="008E0938" w:rsidP="00760D3B">
      <w:pPr>
        <w:jc w:val="center"/>
        <w:rPr>
          <w:rFonts w:asciiTheme="majorHAnsi" w:hAnsiTheme="majorHAnsi" w:cstheme="majorHAnsi"/>
          <w:sz w:val="32"/>
          <w:szCs w:val="32"/>
        </w:rPr>
      </w:pPr>
    </w:p>
    <w:p w14:paraId="1A80A76D" w14:textId="7BF998A1" w:rsidR="00760D3B" w:rsidRPr="00A12F65" w:rsidRDefault="007C7716" w:rsidP="00A12F65">
      <w:pPr>
        <w:pStyle w:val="Heading2"/>
      </w:pPr>
      <w:r w:rsidRPr="00A12F65">
        <w:lastRenderedPageBreak/>
        <w:t>TEMPERATURE SENSOR</w:t>
      </w:r>
    </w:p>
    <w:p w14:paraId="54A3BDE3" w14:textId="38505717" w:rsidR="00760D3B" w:rsidRPr="00A12F65" w:rsidRDefault="00760D3B" w:rsidP="00760D3B">
      <w:pPr>
        <w:pStyle w:val="Bibliography"/>
      </w:pPr>
      <w:r w:rsidRPr="00A12F65">
        <w:t xml:space="preserve">During the research stage of our project, we created a survey which we sent out to </w:t>
      </w:r>
      <w:r w:rsidR="00DA3E73" w:rsidRPr="00A12F65">
        <w:t>15 sets of pa</w:t>
      </w:r>
      <w:r w:rsidRPr="00A12F65">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77777777" w:rsidR="00760D3B" w:rsidRPr="00A12F65" w:rsidRDefault="00760D3B" w:rsidP="00760D3B">
      <w:pPr>
        <w:pStyle w:val="Bibliography"/>
      </w:pPr>
      <w:r w:rsidRPr="00A12F65">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A12F65">
        <w:fldChar w:fldCharType="begin"/>
      </w:r>
      <w:r w:rsidRPr="00A12F65">
        <w:instrText xml:space="preserve"> ADDIN ZOTERO_ITEM CSL_CITATION {"citationID":"kl3V4Jwe","properties":{"formattedCitation":"(Jabbar {\\i{}et al.}, 2019)","plainCitation":"(Jabbar et al., 2019)","noteIndex":0},"citationItems":[{"id":15,"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A12F65">
        <w:fldChar w:fldCharType="separate"/>
      </w:r>
      <w:r w:rsidRPr="00A12F65">
        <w:rPr>
          <w:rFonts w:ascii="Calibri" w:hAnsi="Calibri" w:cs="Calibri"/>
        </w:rPr>
        <w:t xml:space="preserve">(Jabbar </w:t>
      </w:r>
      <w:r w:rsidRPr="00A12F65">
        <w:rPr>
          <w:rFonts w:ascii="Calibri" w:hAnsi="Calibri" w:cs="Calibri"/>
          <w:i/>
          <w:iCs/>
        </w:rPr>
        <w:t>et al.</w:t>
      </w:r>
      <w:r w:rsidRPr="00A12F65">
        <w:rPr>
          <w:rFonts w:ascii="Calibri" w:hAnsi="Calibri" w:cs="Calibri"/>
        </w:rPr>
        <w:t>, 2019)</w:t>
      </w:r>
      <w:r w:rsidRPr="00A12F65">
        <w:fldChar w:fldCharType="end"/>
      </w:r>
    </w:p>
    <w:p w14:paraId="4D842678" w14:textId="77777777" w:rsidR="00760D3B" w:rsidRDefault="00760D3B" w:rsidP="00760D3B">
      <w:pPr>
        <w:pStyle w:val="Bibliography"/>
      </w:pPr>
      <w:r>
        <w:t xml:space="preserve">The grove temperature sensor that we have been using inputs an </w:t>
      </w:r>
      <w:proofErr w:type="spellStart"/>
      <w:r>
        <w:t>analog</w:t>
      </w:r>
      <w:proofErr w:type="spellEnd"/>
      <w:r>
        <w:t xml:space="preserve"> signal and can detect ranges from -40 to 125 degrees.</w:t>
      </w:r>
    </w:p>
    <w:p w14:paraId="61C4A288" w14:textId="77777777" w:rsidR="00760D3B" w:rsidRPr="00A56C46" w:rsidRDefault="00760D3B" w:rsidP="00760D3B">
      <w:pPr>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6">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4D754CE4" w14:textId="258D38E8" w:rsidR="00760D3B" w:rsidRDefault="00760D3B" w:rsidP="00760D3B">
      <w:pPr>
        <w:pStyle w:val="Heading2"/>
      </w:pPr>
      <w:r>
        <w:t xml:space="preserve">PIR </w:t>
      </w:r>
      <w:r w:rsidR="006342B1">
        <w:t>SENSOR</w:t>
      </w:r>
    </w:p>
    <w:p w14:paraId="2813A3E4" w14:textId="77777777" w:rsidR="00760D3B" w:rsidRDefault="00760D3B" w:rsidP="00760D3B">
      <w:pPr>
        <w:pStyle w:val="Bibliography"/>
      </w:pPr>
      <w: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fldChar w:fldCharType="begin"/>
      </w:r>
      <w:r>
        <w:instrText xml:space="preserve"> ADDIN ZOTERO_ITEM CSL_CITATION {"citationID":"Efhbed6t","properties":{"formattedCitation":"(Ramesh {\\i{}et al.}, 2019)","plainCitation":"(Ramesh et al., 2019)","noteIndex":0},"citationItems":[{"id":18,"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fldChar w:fldCharType="separate"/>
      </w:r>
      <w:r w:rsidRPr="00F37D25">
        <w:rPr>
          <w:rFonts w:ascii="Calibri" w:hAnsi="Calibri" w:cs="Calibri"/>
          <w:szCs w:val="24"/>
        </w:rPr>
        <w:t xml:space="preserve">(Ramesh </w:t>
      </w:r>
      <w:r w:rsidRPr="00F37D25">
        <w:rPr>
          <w:rFonts w:ascii="Calibri" w:hAnsi="Calibri" w:cs="Calibri"/>
          <w:i/>
          <w:iCs/>
          <w:szCs w:val="24"/>
        </w:rPr>
        <w:t>et al.</w:t>
      </w:r>
      <w:r w:rsidRPr="00F37D25">
        <w:rPr>
          <w:rFonts w:ascii="Calibri" w:hAnsi="Calibri" w:cs="Calibri"/>
          <w:szCs w:val="24"/>
        </w:rPr>
        <w:t>, 2019)</w:t>
      </w:r>
      <w:r>
        <w:fldChar w:fldCharType="end"/>
      </w:r>
    </w:p>
    <w:p w14:paraId="14832C3C" w14:textId="77777777" w:rsidR="00760D3B" w:rsidRDefault="00760D3B" w:rsidP="00760D3B">
      <w:pPr>
        <w:pStyle w:val="Bibliography"/>
      </w:pPr>
      <w: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744BB70" w14:textId="77777777" w:rsidR="00760D3B" w:rsidRPr="00A56C46" w:rsidRDefault="00760D3B" w:rsidP="00760D3B">
      <w:pPr>
        <w:jc w:val="center"/>
      </w:pPr>
      <w:r>
        <w:rPr>
          <w:noProof/>
        </w:rPr>
        <w:lastRenderedPageBreak/>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72D76FA8" w14:textId="12268904" w:rsidR="00760D3B" w:rsidRDefault="00760D3B" w:rsidP="00760D3B"/>
    <w:p w14:paraId="73F02450" w14:textId="4F2CCA3A" w:rsidR="007C7716" w:rsidRDefault="007C7716" w:rsidP="007C7716">
      <w:r>
        <w:t xml:space="preserve">We have 3 options to connect our Arduino to API to monitor our data from the Arduino which will be our data provider from the different </w:t>
      </w:r>
      <w:proofErr w:type="spellStart"/>
      <w:r>
        <w:t>equipments</w:t>
      </w:r>
      <w:proofErr w:type="spellEnd"/>
      <w:r>
        <w:t xml:space="preserve"> we are using in our project . To get the data from our Arduino we can use one of the following 3 options: Arduino IOT cloud , Blynk and Making our own website.</w:t>
      </w:r>
    </w:p>
    <w:p w14:paraId="0456F382" w14:textId="12688103" w:rsidR="008E0938" w:rsidRDefault="008E0938" w:rsidP="007C7716"/>
    <w:p w14:paraId="4E2A1480" w14:textId="7936F6C0" w:rsidR="005C23B0" w:rsidRPr="005C23B0" w:rsidRDefault="005C23B0" w:rsidP="007C7716">
      <w:pPr>
        <w:rPr>
          <w:color w:val="FF0000"/>
        </w:rPr>
      </w:pPr>
      <w:r>
        <w:rPr>
          <w:color w:val="FF0000"/>
        </w:rPr>
        <w:t>ASK RHYS: REFERENCES OR BIBLIOGRAPHY</w:t>
      </w:r>
    </w:p>
    <w:p w14:paraId="1C53F692" w14:textId="77777777" w:rsidR="005C23B0" w:rsidRPr="00455770" w:rsidRDefault="005C23B0" w:rsidP="005C23B0">
      <w:pPr>
        <w:pStyle w:val="Bibliography"/>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C</w:t>
      </w:r>
      <w:r w:rsidRPr="00455770">
        <w:rPr>
          <w:rFonts w:ascii="Calibri" w:hAnsi="Calibri" w:cs="Calibri"/>
        </w:rPr>
        <w:t xml:space="preserve">assidy (2013) </w:t>
      </w:r>
      <w:r w:rsidRPr="00455770">
        <w:rPr>
          <w:rFonts w:ascii="Calibri" w:hAnsi="Calibri" w:cs="Calibri"/>
          <w:i/>
          <w:iCs/>
        </w:rPr>
        <w:t>Discover how to use this guide on when to teach what for your toddler.</w:t>
      </w:r>
      <w:r w:rsidRPr="00455770">
        <w:rPr>
          <w:rFonts w:ascii="Calibri" w:hAnsi="Calibri" w:cs="Calibri"/>
        </w:rPr>
        <w:t xml:space="preserve">, </w:t>
      </w:r>
      <w:r w:rsidRPr="00455770">
        <w:rPr>
          <w:rFonts w:ascii="Calibri" w:hAnsi="Calibri" w:cs="Calibri"/>
          <w:i/>
          <w:iCs/>
        </w:rPr>
        <w:t>Teach My Toddlers</w:t>
      </w:r>
      <w:r w:rsidRPr="00455770">
        <w:rPr>
          <w:rFonts w:ascii="Calibri" w:hAnsi="Calibri" w:cs="Calibri"/>
        </w:rPr>
        <w:t>. Available at: https://teachmytoddlers.com/when-to-teach-what-a-guide-for-teaching-your-toddler-colors-shapes-letters-and-more/ (Accessed: 12 March 2021).</w:t>
      </w:r>
    </w:p>
    <w:p w14:paraId="5C26F702" w14:textId="77777777" w:rsidR="005C23B0" w:rsidRPr="00455770" w:rsidRDefault="005C23B0" w:rsidP="005C23B0">
      <w:pPr>
        <w:pStyle w:val="Bibliography"/>
        <w:rPr>
          <w:rFonts w:ascii="Calibri" w:hAnsi="Calibri" w:cs="Calibri"/>
        </w:rPr>
      </w:pPr>
      <w:r w:rsidRPr="00455770">
        <w:rPr>
          <w:rFonts w:ascii="Calibri" w:hAnsi="Calibri" w:cs="Calibri"/>
        </w:rPr>
        <w:t xml:space="preserve">Jabbar, W. A. </w:t>
      </w:r>
      <w:r w:rsidRPr="00455770">
        <w:rPr>
          <w:rFonts w:ascii="Calibri" w:hAnsi="Calibri" w:cs="Calibri"/>
          <w:i/>
          <w:iCs/>
        </w:rPr>
        <w:t>et al.</w:t>
      </w:r>
      <w:r w:rsidRPr="00455770">
        <w:rPr>
          <w:rFonts w:ascii="Calibri" w:hAnsi="Calibri" w:cs="Calibri"/>
        </w:rPr>
        <w:t xml:space="preserve"> (2019) ‘IoT-BBMS: Internet of Things-Based Baby Monitoring System for Smart Cradle’, </w:t>
      </w:r>
      <w:r w:rsidRPr="00455770">
        <w:rPr>
          <w:rFonts w:ascii="Calibri" w:hAnsi="Calibri" w:cs="Calibri"/>
          <w:i/>
          <w:iCs/>
        </w:rPr>
        <w:t>IEEE Access</w:t>
      </w:r>
      <w:r w:rsidRPr="00455770">
        <w:rPr>
          <w:rFonts w:ascii="Calibri" w:hAnsi="Calibri" w:cs="Calibri"/>
        </w:rPr>
        <w:t>, 7, pp. 93791–93805. doi: 10.1109/ACCESS.2019.2928481.</w:t>
      </w:r>
    </w:p>
    <w:p w14:paraId="5DDEFBDD" w14:textId="77777777" w:rsidR="005C23B0" w:rsidRPr="00455770" w:rsidRDefault="005C23B0" w:rsidP="005C23B0">
      <w:pPr>
        <w:pStyle w:val="Bibliography"/>
        <w:rPr>
          <w:rFonts w:ascii="Calibri" w:hAnsi="Calibri" w:cs="Calibri"/>
        </w:rPr>
      </w:pPr>
      <w:r w:rsidRPr="00455770">
        <w:rPr>
          <w:rFonts w:ascii="Calibri" w:hAnsi="Calibri" w:cs="Calibri"/>
        </w:rPr>
        <w:t xml:space="preserve">Ramesh, S. </w:t>
      </w:r>
      <w:r w:rsidRPr="00455770">
        <w:rPr>
          <w:rFonts w:ascii="Calibri" w:hAnsi="Calibri" w:cs="Calibri"/>
          <w:i/>
          <w:iCs/>
        </w:rPr>
        <w:t>et al.</w:t>
      </w:r>
      <w:r w:rsidRPr="00455770">
        <w:rPr>
          <w:rFonts w:ascii="Calibri" w:hAnsi="Calibri" w:cs="Calibri"/>
        </w:rPr>
        <w:t xml:space="preserve"> (2019) ‘A Smart Baby Cradle’, </w:t>
      </w:r>
      <w:r w:rsidRPr="00455770">
        <w:rPr>
          <w:rFonts w:ascii="Calibri" w:hAnsi="Calibri" w:cs="Calibri"/>
          <w:i/>
          <w:iCs/>
        </w:rPr>
        <w:t>Global Journal of Computer Science and Technology</w:t>
      </w:r>
      <w:r w:rsidRPr="00455770">
        <w:rPr>
          <w:rFonts w:ascii="Calibri" w:hAnsi="Calibri" w:cs="Calibri"/>
        </w:rPr>
        <w:t>. Available at: https://computerresearch.org/index.php/computer/article/view/1815 (Accessed: 14 March 2021).</w:t>
      </w:r>
    </w:p>
    <w:p w14:paraId="4E713BF4" w14:textId="77777777" w:rsidR="005C23B0" w:rsidRPr="00455770" w:rsidRDefault="005C23B0" w:rsidP="005C23B0">
      <w:pPr>
        <w:pStyle w:val="Bibliography"/>
        <w:rPr>
          <w:rFonts w:ascii="Calibri" w:hAnsi="Calibri" w:cs="Calibri"/>
        </w:rPr>
      </w:pPr>
      <w:r w:rsidRPr="00455770">
        <w:rPr>
          <w:rFonts w:ascii="Calibri" w:hAnsi="Calibri" w:cs="Calibri"/>
          <w:i/>
          <w:iCs/>
        </w:rPr>
        <w:t>Will Crib Toys Ruin Your Baby’s Sleep? - The Baby Sleep Site®</w:t>
      </w:r>
      <w:r w:rsidRPr="00455770">
        <w:rPr>
          <w:rFonts w:ascii="Calibri" w:hAnsi="Calibri" w:cs="Calibri"/>
        </w:rPr>
        <w:t xml:space="preserve"> (2014) </w:t>
      </w:r>
      <w:r w:rsidRPr="00455770">
        <w:rPr>
          <w:rFonts w:ascii="Calibri" w:hAnsi="Calibri" w:cs="Calibri"/>
          <w:i/>
          <w:iCs/>
        </w:rPr>
        <w:t>The Baby Sleep Site - Baby / Toddler Sleep Consultants</w:t>
      </w:r>
      <w:r w:rsidRPr="00455770">
        <w:rPr>
          <w:rFonts w:ascii="Calibri" w:hAnsi="Calibri" w:cs="Calibri"/>
        </w:rPr>
        <w:t>. Available at: https://www.babysleepsite.com/baby-sleep-patterns/baby-sleep-crib-toys/ (Accessed: 13 March 2021).</w:t>
      </w:r>
    </w:p>
    <w:p w14:paraId="4661CB72" w14:textId="77777777" w:rsidR="005C23B0" w:rsidRDefault="005C23B0" w:rsidP="005C23B0">
      <w:r>
        <w:fldChar w:fldCharType="end"/>
      </w:r>
      <w:r>
        <w:t xml:space="preserve">[Amy O’Connor, medically reviewed by Marvin </w:t>
      </w:r>
      <w:proofErr w:type="spellStart"/>
      <w:r>
        <w:t>Resmovits</w:t>
      </w:r>
      <w:proofErr w:type="spellEnd"/>
      <w:r>
        <w:t xml:space="preserve"> (01/05/20), “Newborn and baby sleep basics”, Viewed 13/02/21, </w:t>
      </w:r>
      <w:hyperlink r:id="rId48" w:history="1">
        <w:r w:rsidRPr="00AF6F26">
          <w:rPr>
            <w:rStyle w:val="Hyperlink"/>
          </w:rPr>
          <w:t>https://www.whattoexpect.com/first-year/newborn-sleep.aspx</w:t>
        </w:r>
      </w:hyperlink>
      <w:r>
        <w:t>]</w:t>
      </w:r>
    </w:p>
    <w:p w14:paraId="30C6AB2F" w14:textId="77777777" w:rsidR="005C23B0" w:rsidRDefault="005C23B0" w:rsidP="005C23B0">
      <w:r>
        <w:t xml:space="preserve">[Danielle Pacheco (17/12/20), “How your baby’s sleep cycle deferrers from your own”, viewed 13/02/21, </w:t>
      </w:r>
      <w:hyperlink r:id="rId49" w:history="1">
        <w:r w:rsidRPr="00AF6F26">
          <w:rPr>
            <w:rStyle w:val="Hyperlink"/>
          </w:rPr>
          <w:t>https://www.sleepfoundation.org/baby-sleep/baby-sleep-cycle</w:t>
        </w:r>
      </w:hyperlink>
      <w:r>
        <w:t>]</w:t>
      </w:r>
    </w:p>
    <w:p w14:paraId="50A1EA96" w14:textId="77777777" w:rsidR="005C23B0" w:rsidRDefault="005C23B0" w:rsidP="005C23B0">
      <w:r>
        <w:t xml:space="preserve">[Author unknown, (date unknown), “What is white noise and how can it help your baby sleep?” viewed 13/02/21, </w:t>
      </w:r>
      <w:hyperlink r:id="rId50" w:history="1">
        <w:r w:rsidRPr="00AF6F26">
          <w:rPr>
            <w:rStyle w:val="Hyperlink"/>
          </w:rPr>
          <w:t>https://www.motherandbaby.co.uk/first-year/baby/sleep/white-noise-baby</w:t>
        </w:r>
      </w:hyperlink>
      <w:r>
        <w:t>]</w:t>
      </w:r>
    </w:p>
    <w:p w14:paraId="6EB16564" w14:textId="77777777" w:rsidR="005C23B0" w:rsidRDefault="005C23B0" w:rsidP="005C23B0">
      <w:r>
        <w:t xml:space="preserve">[Emily </w:t>
      </w:r>
      <w:proofErr w:type="spellStart"/>
      <w:r>
        <w:t>DeJeu</w:t>
      </w:r>
      <w:proofErr w:type="spellEnd"/>
      <w:r>
        <w:t xml:space="preserve"> (28/09/19), “Your Baby’s Changing Sleep Patterns: Birth-12 Months”, viewed 16/02/20,</w:t>
      </w:r>
      <w:r w:rsidRPr="003B4D3A">
        <w:t xml:space="preserve"> </w:t>
      </w:r>
      <w:hyperlink r:id="rId51" w:history="1">
        <w:r w:rsidRPr="00C34675">
          <w:rPr>
            <w:rStyle w:val="Hyperlink"/>
          </w:rPr>
          <w:t>https://www.babysleepsite.com/baby-sleep-patterns/baby-sleep-patterns-birth-to-12-months/</w:t>
        </w:r>
      </w:hyperlink>
      <w:r>
        <w:t xml:space="preserve">] </w:t>
      </w:r>
    </w:p>
    <w:p w14:paraId="6915E458" w14:textId="268B928F" w:rsidR="005C23B0" w:rsidRPr="00E9147D" w:rsidRDefault="005C23B0" w:rsidP="005C23B0"/>
    <w:p w14:paraId="0F8FAF1F" w14:textId="163DEEF6" w:rsidR="005C23B0" w:rsidRDefault="005C23B0" w:rsidP="007C7716"/>
    <w:p w14:paraId="61051DC5" w14:textId="77777777" w:rsidR="005C23B0" w:rsidRDefault="005C23B0" w:rsidP="007C7716"/>
    <w:p w14:paraId="5EAE01AE" w14:textId="29822F8E" w:rsidR="007C7716" w:rsidRDefault="006342B1" w:rsidP="008E0938">
      <w:pPr>
        <w:pStyle w:val="Heading2"/>
      </w:pPr>
      <w:r>
        <w:lastRenderedPageBreak/>
        <w:t>PUSHING BOX</w:t>
      </w:r>
    </w:p>
    <w:p w14:paraId="54834A59" w14:textId="77777777" w:rsidR="007C7716" w:rsidRDefault="007C7716" w:rsidP="007C7716">
      <w: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Default="00365081" w:rsidP="008E0938">
      <w:pPr>
        <w:pStyle w:val="Heading2"/>
      </w:pPr>
      <w:r>
        <w:t>BLY</w:t>
      </w:r>
      <w:r w:rsidR="00196C83">
        <w:t>NK &amp; ARDUINO IOT CODE</w:t>
      </w:r>
    </w:p>
    <w:p w14:paraId="408016AA" w14:textId="77777777" w:rsidR="007C7716" w:rsidRDefault="007C7716" w:rsidP="007C7716">
      <w:r>
        <w:t xml:space="preserve">Which are two powerful services that allow anyone to create IoT applications, they were designed for the internet of things . they can control hardware remotely ,they can display sensor data, they can store data, visualize </w:t>
      </w:r>
      <w:proofErr w:type="gramStart"/>
      <w:r>
        <w:t>it</w:t>
      </w:r>
      <w:proofErr w:type="gramEnd"/>
      <w:r>
        <w:t xml:space="preserve"> and do many other cool things .</w:t>
      </w:r>
    </w:p>
    <w:p w14:paraId="3E45E22D" w14:textId="262797CC" w:rsidR="0067695E" w:rsidRPr="0067695E" w:rsidRDefault="0067695E" w:rsidP="0067695E">
      <w:pPr>
        <w:pStyle w:val="Heading2"/>
        <w:rPr>
          <w:caps/>
        </w:rPr>
      </w:pPr>
      <w:r>
        <w:rPr>
          <w:caps/>
        </w:rPr>
        <w:t xml:space="preserve">NEGATIVE </w:t>
      </w:r>
      <w:r w:rsidR="00365081">
        <w:rPr>
          <w:caps/>
        </w:rPr>
        <w:t>POINTS</w:t>
      </w:r>
    </w:p>
    <w:p w14:paraId="0E0FE5CB" w14:textId="06A5272F" w:rsidR="007C7716" w:rsidRDefault="007C7716" w:rsidP="007C7716">
      <w:r>
        <w:t xml:space="preserve"> We only have 100 notifications which most of them will be wasted in the prototyping process then we will have to wait till next day or  pay for more notifications.</w:t>
      </w:r>
    </w:p>
    <w:p w14:paraId="08DCE967" w14:textId="77777777" w:rsidR="008E0938" w:rsidRDefault="008E0938" w:rsidP="007C7716"/>
    <w:p w14:paraId="12EF66EE" w14:textId="67715C9F" w:rsidR="007C7716" w:rsidRDefault="0093261B" w:rsidP="008E0938">
      <w:pPr>
        <w:pStyle w:val="Heading2"/>
      </w:pPr>
      <w:r>
        <w:t>MAKING YOUR OWN WEBSITES</w:t>
      </w:r>
    </w:p>
    <w:p w14:paraId="6B631A8B" w14:textId="054C6532" w:rsidR="007C7716" w:rsidRPr="004E3F3A" w:rsidRDefault="007C7716" w:rsidP="007C7716">
      <w:r>
        <w:t>We can make our own website to control the Arduino and get the data from the Arduino to the website using HTML ,CSS and C++, by making variables in C++ and add them in the HTML code .We can adjust the look of our website the way we want and</w:t>
      </w:r>
    </w:p>
    <w:p w14:paraId="710B36AA" w14:textId="7ECA64F7" w:rsidR="00F46AE0" w:rsidRDefault="00F46AE0" w:rsidP="00F229FA"/>
    <w:p w14:paraId="35904726" w14:textId="77777777" w:rsidR="00F46AE0" w:rsidRPr="00F229FA" w:rsidRDefault="00F46AE0" w:rsidP="00F229FA"/>
    <w:p w14:paraId="5F66A9E8" w14:textId="04E9A32F" w:rsidR="00520CFA" w:rsidRPr="00D660D2" w:rsidRDefault="00520CFA" w:rsidP="00520CFA">
      <w:pPr>
        <w:pStyle w:val="Heading1"/>
        <w:spacing w:line="240" w:lineRule="auto"/>
        <w:ind w:left="0"/>
        <w:rPr>
          <w:color w:val="538135" w:themeColor="accent6" w:themeShade="BF"/>
        </w:rPr>
      </w:pPr>
      <w:bookmarkStart w:id="51" w:name="_RESEARCH_ANALYSIS"/>
      <w:bookmarkStart w:id="52" w:name="_ROLES_AND_RESPONSIBILITIES"/>
      <w:bookmarkStart w:id="53" w:name="_Toc66478036"/>
      <w:bookmarkEnd w:id="51"/>
      <w:bookmarkEnd w:id="52"/>
      <w:r w:rsidRPr="00D660D2">
        <w:rPr>
          <w:color w:val="538135" w:themeColor="accent6" w:themeShade="BF"/>
          <w:szCs w:val="28"/>
        </w:rPr>
        <w:t>ROLES AND RESPONSIBILITIES</w:t>
      </w:r>
      <w:bookmarkEnd w:id="1"/>
      <w:bookmarkEnd w:id="53"/>
      <w:r w:rsidRPr="00D660D2">
        <w:rPr>
          <w:color w:val="538135" w:themeColor="accent6" w:themeShade="BF"/>
          <w:szCs w:val="28"/>
        </w:rPr>
        <w:t xml:space="preserve"> </w:t>
      </w:r>
    </w:p>
    <w:tbl>
      <w:tblPr>
        <w:tblW w:w="5000"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552"/>
        <w:gridCol w:w="2128"/>
        <w:gridCol w:w="5822"/>
      </w:tblGrid>
      <w:tr w:rsidR="00520CFA" w:rsidRPr="00491059" w14:paraId="54DFA14E" w14:textId="77777777" w:rsidTr="00183806">
        <w:trPr>
          <w:cantSplit/>
          <w:tblHeader/>
        </w:trPr>
        <w:tc>
          <w:tcPr>
            <w:tcW w:w="1215"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00910419"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1013"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tcPr>
          <w:p w14:paraId="5656EC40"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OLE</w:t>
            </w:r>
          </w:p>
        </w:tc>
        <w:tc>
          <w:tcPr>
            <w:tcW w:w="2772"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5FB243CB"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ESPONSIBILITIES</w:t>
            </w:r>
          </w:p>
        </w:tc>
      </w:tr>
      <w:tr w:rsidR="00520CFA" w:rsidRPr="00491059" w14:paraId="72387F7A"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23C1005" w14:textId="01AE11CA" w:rsidR="00520CFA" w:rsidRPr="00491059" w:rsidRDefault="00183806" w:rsidP="00283F20">
            <w:pPr>
              <w:pStyle w:val="TableText"/>
              <w:rPr>
                <w:rFonts w:ascii="Century Gothic" w:hAnsi="Century Gothic"/>
                <w:color w:val="000000" w:themeColor="text1"/>
                <w:sz w:val="16"/>
              </w:rPr>
            </w:pPr>
            <w:r>
              <w:rPr>
                <w:rFonts w:ascii="Century Gothic" w:hAnsi="Century Gothic"/>
                <w:color w:val="000000" w:themeColor="text1"/>
                <w:sz w:val="16"/>
              </w:rPr>
              <w:t>Rhys Gilmarti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3F4BC2"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84A374F" w14:textId="77777777" w:rsidR="00520CFA" w:rsidRPr="00491059" w:rsidRDefault="00520CFA" w:rsidP="00283F20">
            <w:pPr>
              <w:pStyle w:val="TableText"/>
              <w:rPr>
                <w:rFonts w:ascii="Century Gothic" w:hAnsi="Century Gothic"/>
                <w:color w:val="000000" w:themeColor="text1"/>
                <w:sz w:val="16"/>
              </w:rPr>
            </w:pPr>
          </w:p>
        </w:tc>
      </w:tr>
      <w:tr w:rsidR="00520CFA" w:rsidRPr="00491059" w14:paraId="76FDE70B"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C7F6AD8" w14:textId="27E19951" w:rsidR="00520CFA" w:rsidRPr="00491059" w:rsidRDefault="00520CFA" w:rsidP="00283F20">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F32E6AA"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C7EDE3" w14:textId="77777777" w:rsidR="00520CFA" w:rsidRPr="00491059" w:rsidRDefault="00520CFA" w:rsidP="00283F20">
            <w:pPr>
              <w:pStyle w:val="TableText"/>
              <w:rPr>
                <w:rFonts w:ascii="Century Gothic" w:hAnsi="Century Gothic"/>
                <w:color w:val="000000" w:themeColor="text1"/>
                <w:sz w:val="16"/>
              </w:rPr>
            </w:pPr>
          </w:p>
        </w:tc>
      </w:tr>
      <w:tr w:rsidR="00183806" w:rsidRPr="00491059" w14:paraId="24DB7233"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5957913" w14:textId="09A34BD1"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Leigh McGuinness</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528CEB"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E3FE"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4CE1128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1B8C9B9"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91F84B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333766"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EC7D97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18FBF85" w14:textId="57022D55"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Stephen Meeha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2B3374C"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05D1A54"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9B29B15"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ED7E1F"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0C3C5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737740"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643115B6"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3D62" w14:textId="0BC8B49F"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 xml:space="preserve">Abdul Rahman Saif al </w:t>
            </w:r>
            <w:proofErr w:type="spellStart"/>
            <w:r>
              <w:rPr>
                <w:rFonts w:ascii="Century Gothic" w:hAnsi="Century Gothic"/>
                <w:color w:val="000000" w:themeColor="text1"/>
                <w:sz w:val="16"/>
              </w:rPr>
              <w:t>Ahdubi</w:t>
            </w:r>
            <w:proofErr w:type="spellEnd"/>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BE3C0C1"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667206" w14:textId="77777777" w:rsidR="00183806" w:rsidRPr="00491059" w:rsidRDefault="00183806" w:rsidP="00183806">
            <w:pPr>
              <w:pStyle w:val="TableText"/>
              <w:rPr>
                <w:rFonts w:ascii="Century Gothic" w:hAnsi="Century Gothic"/>
                <w:color w:val="000000" w:themeColor="text1"/>
                <w:sz w:val="16"/>
              </w:rPr>
            </w:pPr>
          </w:p>
        </w:tc>
      </w:tr>
    </w:tbl>
    <w:p w14:paraId="79267963" w14:textId="77777777" w:rsidR="00520CFA" w:rsidRDefault="00520CFA" w:rsidP="00520CFA"/>
    <w:p w14:paraId="6258CF8F" w14:textId="77777777" w:rsidR="00920046" w:rsidRDefault="00920046" w:rsidP="00520CFA"/>
    <w:p w14:paraId="31EEF7FE" w14:textId="2F5FEDA4" w:rsidR="00E03564" w:rsidRDefault="006D5ED6" w:rsidP="00E03564">
      <w:pPr>
        <w:pStyle w:val="Heading1"/>
        <w:spacing w:line="240" w:lineRule="auto"/>
        <w:ind w:left="0"/>
      </w:pPr>
      <w:r>
        <w:rPr>
          <w:szCs w:val="28"/>
        </w:rPr>
        <w:t>TECHNOLOGIES USED</w:t>
      </w:r>
    </w:p>
    <w:tbl>
      <w:tblPr>
        <w:tblW w:w="4454"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677"/>
        <w:gridCol w:w="4678"/>
      </w:tblGrid>
      <w:tr w:rsidR="00E03564" w:rsidRPr="00491059" w14:paraId="42CF4E07" w14:textId="3EEA1C66" w:rsidTr="00E03564">
        <w:trPr>
          <w:cantSplit/>
          <w:tblHeader/>
        </w:trPr>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B77636" w:rsidP="00283F20">
            <w:pPr>
              <w:pStyle w:val="TableText"/>
              <w:rPr>
                <w:rFonts w:ascii="Century Gothic" w:hAnsi="Century Gothic"/>
                <w:color w:val="000000" w:themeColor="text1"/>
                <w:sz w:val="16"/>
              </w:rPr>
            </w:pPr>
            <w:hyperlink r:id="rId52" w:history="1">
              <w:r w:rsidR="007C517E" w:rsidRPr="007C517E">
                <w:rPr>
                  <w:rStyle w:val="Hyperlink"/>
                  <w:rFonts w:ascii="Century Gothic" w:hAnsi="Century Gothic"/>
                  <w:sz w:val="16"/>
                </w:rPr>
                <w:t>www.github.com/</w:t>
              </w:r>
            </w:hyperlink>
          </w:p>
        </w:tc>
      </w:tr>
      <w:tr w:rsidR="00E03564" w:rsidRPr="00491059" w14:paraId="4504441D" w14:textId="1779C58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B77636" w:rsidP="00283F20">
            <w:pPr>
              <w:pStyle w:val="TableText"/>
              <w:rPr>
                <w:rFonts w:ascii="Century Gothic" w:hAnsi="Century Gothic"/>
                <w:color w:val="000000" w:themeColor="text1"/>
                <w:sz w:val="16"/>
              </w:rPr>
            </w:pPr>
            <w:hyperlink r:id="rId53" w:history="1">
              <w:r w:rsidR="0078048F" w:rsidRPr="0078048F">
                <w:rPr>
                  <w:rStyle w:val="Hyperlink"/>
                  <w:rFonts w:ascii="Century Gothic" w:hAnsi="Century Gothic"/>
                  <w:sz w:val="16"/>
                </w:rPr>
                <w:t>www.trello.com/</w:t>
              </w:r>
            </w:hyperlink>
          </w:p>
        </w:tc>
      </w:tr>
      <w:tr w:rsidR="00E03564" w:rsidRPr="00491059" w14:paraId="479E7284" w14:textId="3E0B92C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B77636" w:rsidP="00283F20">
            <w:pPr>
              <w:pStyle w:val="TableText"/>
              <w:rPr>
                <w:rFonts w:ascii="Century Gothic" w:hAnsi="Century Gothic"/>
                <w:color w:val="000000" w:themeColor="text1"/>
                <w:sz w:val="16"/>
              </w:rPr>
            </w:pPr>
            <w:hyperlink r:id="rId54" w:history="1">
              <w:r w:rsidR="001A622B" w:rsidRPr="001A622B">
                <w:rPr>
                  <w:rStyle w:val="Hyperlink"/>
                  <w:rFonts w:ascii="Century Gothic" w:hAnsi="Century Gothic"/>
                  <w:sz w:val="16"/>
                </w:rPr>
                <w:t>www.fritzing.org/</w:t>
              </w:r>
            </w:hyperlink>
          </w:p>
        </w:tc>
      </w:tr>
      <w:tr w:rsidR="00E03564" w:rsidRPr="00491059" w14:paraId="622DE138" w14:textId="76BFC503"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lastRenderedPageBreak/>
              <w:t>Arduino IDE</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55" w:history="1">
              <w:r w:rsidRPr="00816E75">
                <w:rPr>
                  <w:rStyle w:val="Hyperlink"/>
                  <w:rFonts w:ascii="Century Gothic" w:hAnsi="Century Gothic"/>
                  <w:sz w:val="16"/>
                </w:rPr>
                <w:t>www.store.arduino.cc/digital/create</w:t>
              </w:r>
            </w:hyperlink>
          </w:p>
        </w:tc>
      </w:tr>
      <w:tr w:rsidR="00E03564" w:rsidRPr="00491059" w14:paraId="6482EF0F" w14:textId="5AB75CE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B77636" w:rsidP="00283F20">
            <w:pPr>
              <w:pStyle w:val="TableText"/>
              <w:rPr>
                <w:rFonts w:ascii="Century Gothic" w:hAnsi="Century Gothic"/>
                <w:color w:val="000000" w:themeColor="text1"/>
                <w:sz w:val="16"/>
              </w:rPr>
            </w:pPr>
            <w:hyperlink r:id="rId56" w:history="1">
              <w:r w:rsidR="009C49A5" w:rsidRPr="009C49A5">
                <w:rPr>
                  <w:rStyle w:val="Hyperlink"/>
                  <w:rFonts w:ascii="Century Gothic" w:hAnsi="Century Gothic"/>
                  <w:sz w:val="16"/>
                </w:rPr>
                <w:t>www.pushingbox.com/index.php</w:t>
              </w:r>
            </w:hyperlink>
          </w:p>
        </w:tc>
      </w:tr>
      <w:tr w:rsidR="00E03564" w:rsidRPr="00491059" w14:paraId="1992F940" w14:textId="196EC840"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B77636" w:rsidP="00283F20">
            <w:pPr>
              <w:pStyle w:val="TableText"/>
              <w:rPr>
                <w:rFonts w:ascii="Century Gothic" w:hAnsi="Century Gothic"/>
                <w:color w:val="000000" w:themeColor="text1"/>
                <w:sz w:val="16"/>
              </w:rPr>
            </w:pPr>
            <w:hyperlink r:id="rId57" w:history="1">
              <w:r w:rsidR="00206B00" w:rsidRPr="00206B00">
                <w:rPr>
                  <w:rStyle w:val="Hyperlink"/>
                  <w:rFonts w:ascii="Century Gothic" w:hAnsi="Century Gothic"/>
                  <w:sz w:val="16"/>
                </w:rPr>
                <w:t>www.bonitasoft.com/</w:t>
              </w:r>
            </w:hyperlink>
          </w:p>
        </w:tc>
      </w:tr>
      <w:tr w:rsidR="00E03564" w:rsidRPr="00491059" w14:paraId="4C0B1266" w14:textId="233ABC4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283F20">
            <w:pPr>
              <w:pStyle w:val="TableText"/>
              <w:rPr>
                <w:rFonts w:ascii="Century Gothic" w:hAnsi="Century Gothic"/>
                <w:color w:val="000000" w:themeColor="text1"/>
                <w:sz w:val="16"/>
              </w:rPr>
            </w:pP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283F20">
            <w:pPr>
              <w:pStyle w:val="TableText"/>
              <w:rPr>
                <w:rFonts w:ascii="Century Gothic" w:hAnsi="Century Gothic"/>
                <w:color w:val="000000" w:themeColor="text1"/>
                <w:sz w:val="16"/>
              </w:rPr>
            </w:pPr>
          </w:p>
        </w:tc>
      </w:tr>
    </w:tbl>
    <w:p w14:paraId="477140A6" w14:textId="77777777" w:rsidR="00920046" w:rsidRDefault="00920046" w:rsidP="00520CFA"/>
    <w:p w14:paraId="0596CEBB" w14:textId="7398C8EB" w:rsidR="00920046" w:rsidRDefault="00920046" w:rsidP="00520CFA"/>
    <w:p w14:paraId="4760DC20" w14:textId="71CE07B7" w:rsidR="00C72D26" w:rsidRDefault="00445934" w:rsidP="001A322F">
      <w:pPr>
        <w:pStyle w:val="Heading1"/>
        <w:ind w:firstLine="1080"/>
      </w:pPr>
      <w:bookmarkStart w:id="54" w:name="_REFERENCES"/>
      <w:bookmarkEnd w:id="54"/>
      <w:r w:rsidRPr="001A322F">
        <w:rPr>
          <w:color w:val="538135" w:themeColor="accent6" w:themeShade="BF"/>
        </w:rPr>
        <w:t>REFERENCES</w:t>
      </w:r>
    </w:p>
    <w:p w14:paraId="08DC5C0B" w14:textId="77777777" w:rsidR="00920046" w:rsidRDefault="00920046" w:rsidP="00520CFA"/>
    <w:p w14:paraId="4A1AD689" w14:textId="208E298A" w:rsidR="00DE7FCC" w:rsidRPr="00A32F89" w:rsidRDefault="00DE7FCC" w:rsidP="00520CFA">
      <w:pPr>
        <w:sectPr w:rsidR="00DE7FCC" w:rsidRPr="00A32F89" w:rsidSect="007E3623">
          <w:headerReference w:type="default" r:id="rId58"/>
          <w:footerReference w:type="default" r:id="rId59"/>
          <w:pgSz w:w="12240" w:h="15840"/>
          <w:pgMar w:top="490" w:right="720" w:bottom="360" w:left="1008" w:header="490" w:footer="720" w:gutter="0"/>
          <w:pgNumType w:start="0"/>
          <w:cols w:space="720"/>
          <w:titlePg/>
          <w:docGrid w:linePitch="360"/>
        </w:sectPr>
      </w:pPr>
    </w:p>
    <w:p w14:paraId="2DA13895" w14:textId="7A925F93" w:rsidR="003152AC" w:rsidRDefault="007627BF" w:rsidP="007627BF">
      <w:pPr>
        <w:pStyle w:val="Heading1"/>
      </w:pPr>
      <w:bookmarkStart w:id="55" w:name="_BIBLIOGRAPHY"/>
      <w:bookmarkEnd w:id="55"/>
      <w:r>
        <w:lastRenderedPageBreak/>
        <w:t>BIBLIOGRAPHY</w:t>
      </w:r>
    </w:p>
    <w:p w14:paraId="46907D21" w14:textId="77777777" w:rsidR="00BE2853" w:rsidRDefault="00BE2853" w:rsidP="00BE2853"/>
    <w:p w14:paraId="301D2B76" w14:textId="77777777" w:rsidR="00BE2853" w:rsidRDefault="00BE2853" w:rsidP="00BE2853"/>
    <w:p w14:paraId="32F8F58E" w14:textId="5F3C4C71" w:rsidR="00203145" w:rsidRDefault="00203145"/>
    <w:sectPr w:rsidR="002031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AEDF2B" w14:textId="77777777" w:rsidR="004C4993" w:rsidRDefault="004C4993" w:rsidP="009414DE">
      <w:pPr>
        <w:spacing w:after="0" w:line="240" w:lineRule="auto"/>
      </w:pPr>
      <w:r>
        <w:separator/>
      </w:r>
    </w:p>
  </w:endnote>
  <w:endnote w:type="continuationSeparator" w:id="0">
    <w:p w14:paraId="61E89C6F" w14:textId="77777777" w:rsidR="004C4993" w:rsidRDefault="004C4993" w:rsidP="009414DE">
      <w:pPr>
        <w:spacing w:after="0" w:line="240" w:lineRule="auto"/>
      </w:pPr>
      <w:r>
        <w:continuationSeparator/>
      </w:r>
    </w:p>
  </w:endnote>
  <w:endnote w:type="continuationNotice" w:id="1">
    <w:p w14:paraId="545B44C7" w14:textId="77777777" w:rsidR="002B05E0" w:rsidRDefault="002B05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642B3A" w:rsidRDefault="00642B3A">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642B3A" w:rsidRDefault="00642B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1E307" w14:textId="77777777" w:rsidR="004C4993" w:rsidRDefault="004C4993" w:rsidP="009414DE">
      <w:pPr>
        <w:spacing w:after="0" w:line="240" w:lineRule="auto"/>
      </w:pPr>
      <w:r>
        <w:separator/>
      </w:r>
    </w:p>
  </w:footnote>
  <w:footnote w:type="continuationSeparator" w:id="0">
    <w:p w14:paraId="5E3CEBD7" w14:textId="77777777" w:rsidR="004C4993" w:rsidRDefault="004C4993" w:rsidP="009414DE">
      <w:pPr>
        <w:spacing w:after="0" w:line="240" w:lineRule="auto"/>
      </w:pPr>
      <w:r>
        <w:continuationSeparator/>
      </w:r>
    </w:p>
  </w:footnote>
  <w:footnote w:type="continuationNotice" w:id="1">
    <w:p w14:paraId="7A01C7B5" w14:textId="77777777" w:rsidR="002B05E0" w:rsidRDefault="002B05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642B3A" w:rsidRDefault="00642B3A"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782F7"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194EB8D8" w:rsidR="00642B3A" w:rsidRDefault="00642B3A">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33"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194EB8D8" w:rsidR="00642B3A" w:rsidRDefault="00642B3A">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642B3A" w:rsidRDefault="00642B3A">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34"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642B3A" w:rsidRDefault="00642B3A">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0A024F86"/>
    <w:lvl w:ilvl="0" w:tplc="32462016">
      <w:start w:val="1"/>
      <w:numFmt w:val="decimal"/>
      <w:lvlText w:val="%1."/>
      <w:lvlJc w:val="left"/>
      <w:pPr>
        <w:ind w:left="0" w:hanging="360"/>
      </w:pPr>
      <w:rPr>
        <w:rFonts w:ascii="Verdana" w:eastAsiaTheme="minorHAnsi" w:hAnsi="Verdana" w:cstheme="minorBidi"/>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36B0"/>
    <w:rsid w:val="00003F43"/>
    <w:rsid w:val="000054C6"/>
    <w:rsid w:val="00013C81"/>
    <w:rsid w:val="00014A09"/>
    <w:rsid w:val="0001761D"/>
    <w:rsid w:val="00017A3C"/>
    <w:rsid w:val="0002164E"/>
    <w:rsid w:val="000361D0"/>
    <w:rsid w:val="00041AC5"/>
    <w:rsid w:val="00045FC2"/>
    <w:rsid w:val="0004692D"/>
    <w:rsid w:val="000528F2"/>
    <w:rsid w:val="0006341D"/>
    <w:rsid w:val="0008320F"/>
    <w:rsid w:val="00083E2D"/>
    <w:rsid w:val="00087FE3"/>
    <w:rsid w:val="000911A4"/>
    <w:rsid w:val="0009151C"/>
    <w:rsid w:val="00093B1A"/>
    <w:rsid w:val="00094243"/>
    <w:rsid w:val="00096ED2"/>
    <w:rsid w:val="000A0B68"/>
    <w:rsid w:val="000A0C6E"/>
    <w:rsid w:val="000A549F"/>
    <w:rsid w:val="000C1187"/>
    <w:rsid w:val="000C2963"/>
    <w:rsid w:val="000C39B2"/>
    <w:rsid w:val="000C7A29"/>
    <w:rsid w:val="000E258B"/>
    <w:rsid w:val="000F6363"/>
    <w:rsid w:val="000F6C23"/>
    <w:rsid w:val="001000B5"/>
    <w:rsid w:val="001018FF"/>
    <w:rsid w:val="00111441"/>
    <w:rsid w:val="00111BE9"/>
    <w:rsid w:val="0011372F"/>
    <w:rsid w:val="001256C0"/>
    <w:rsid w:val="00133A2E"/>
    <w:rsid w:val="00136C82"/>
    <w:rsid w:val="00140655"/>
    <w:rsid w:val="00142959"/>
    <w:rsid w:val="00150F5C"/>
    <w:rsid w:val="00153B55"/>
    <w:rsid w:val="00176066"/>
    <w:rsid w:val="00183806"/>
    <w:rsid w:val="00184410"/>
    <w:rsid w:val="00196C83"/>
    <w:rsid w:val="001A1B3F"/>
    <w:rsid w:val="001A322F"/>
    <w:rsid w:val="001A53A3"/>
    <w:rsid w:val="001A622B"/>
    <w:rsid w:val="001B144A"/>
    <w:rsid w:val="001B6247"/>
    <w:rsid w:val="001C12A3"/>
    <w:rsid w:val="001C139F"/>
    <w:rsid w:val="001C33DF"/>
    <w:rsid w:val="001C5AF7"/>
    <w:rsid w:val="001D3972"/>
    <w:rsid w:val="001D6561"/>
    <w:rsid w:val="001D702C"/>
    <w:rsid w:val="001E0534"/>
    <w:rsid w:val="001E2087"/>
    <w:rsid w:val="001F4016"/>
    <w:rsid w:val="001F6385"/>
    <w:rsid w:val="001F7CA6"/>
    <w:rsid w:val="00203145"/>
    <w:rsid w:val="00205425"/>
    <w:rsid w:val="00206B00"/>
    <w:rsid w:val="00206B2B"/>
    <w:rsid w:val="0021507A"/>
    <w:rsid w:val="00215661"/>
    <w:rsid w:val="0021619B"/>
    <w:rsid w:val="00221ADD"/>
    <w:rsid w:val="00223C4E"/>
    <w:rsid w:val="00223DB5"/>
    <w:rsid w:val="0022467F"/>
    <w:rsid w:val="00225060"/>
    <w:rsid w:val="00230208"/>
    <w:rsid w:val="002464FE"/>
    <w:rsid w:val="002548FA"/>
    <w:rsid w:val="00255E66"/>
    <w:rsid w:val="00266986"/>
    <w:rsid w:val="00266A50"/>
    <w:rsid w:val="0027513B"/>
    <w:rsid w:val="0027698B"/>
    <w:rsid w:val="00282533"/>
    <w:rsid w:val="00283A09"/>
    <w:rsid w:val="00283F20"/>
    <w:rsid w:val="002862FD"/>
    <w:rsid w:val="002902B1"/>
    <w:rsid w:val="00291668"/>
    <w:rsid w:val="0029354A"/>
    <w:rsid w:val="002A2631"/>
    <w:rsid w:val="002B05E0"/>
    <w:rsid w:val="002B25CE"/>
    <w:rsid w:val="002B4AD7"/>
    <w:rsid w:val="002B5F99"/>
    <w:rsid w:val="002C3756"/>
    <w:rsid w:val="002C5990"/>
    <w:rsid w:val="002D1B0C"/>
    <w:rsid w:val="002D5D73"/>
    <w:rsid w:val="002E0FEA"/>
    <w:rsid w:val="002E5F81"/>
    <w:rsid w:val="002E6B7A"/>
    <w:rsid w:val="00307D13"/>
    <w:rsid w:val="003152AC"/>
    <w:rsid w:val="003162DF"/>
    <w:rsid w:val="003222F6"/>
    <w:rsid w:val="0032260E"/>
    <w:rsid w:val="00331991"/>
    <w:rsid w:val="00337DCC"/>
    <w:rsid w:val="00337FF8"/>
    <w:rsid w:val="003452B3"/>
    <w:rsid w:val="00355C41"/>
    <w:rsid w:val="003563BB"/>
    <w:rsid w:val="00360A08"/>
    <w:rsid w:val="0036128D"/>
    <w:rsid w:val="003626B5"/>
    <w:rsid w:val="00363A01"/>
    <w:rsid w:val="00365081"/>
    <w:rsid w:val="00367981"/>
    <w:rsid w:val="00375C43"/>
    <w:rsid w:val="00385964"/>
    <w:rsid w:val="003A6FAE"/>
    <w:rsid w:val="003B0A15"/>
    <w:rsid w:val="003B4134"/>
    <w:rsid w:val="003B79C2"/>
    <w:rsid w:val="003C5617"/>
    <w:rsid w:val="003D0597"/>
    <w:rsid w:val="003D6684"/>
    <w:rsid w:val="003E0D5F"/>
    <w:rsid w:val="003E2D38"/>
    <w:rsid w:val="003E6608"/>
    <w:rsid w:val="003F0E70"/>
    <w:rsid w:val="003F1E0E"/>
    <w:rsid w:val="004021D7"/>
    <w:rsid w:val="00402D37"/>
    <w:rsid w:val="004041FF"/>
    <w:rsid w:val="004149C1"/>
    <w:rsid w:val="00416887"/>
    <w:rsid w:val="00420CCE"/>
    <w:rsid w:val="00421762"/>
    <w:rsid w:val="004264CD"/>
    <w:rsid w:val="004270D3"/>
    <w:rsid w:val="00427174"/>
    <w:rsid w:val="004331A5"/>
    <w:rsid w:val="004411DF"/>
    <w:rsid w:val="004443DA"/>
    <w:rsid w:val="00445934"/>
    <w:rsid w:val="004471D8"/>
    <w:rsid w:val="0045002D"/>
    <w:rsid w:val="00451046"/>
    <w:rsid w:val="004530DB"/>
    <w:rsid w:val="00456CE7"/>
    <w:rsid w:val="00460044"/>
    <w:rsid w:val="00460A90"/>
    <w:rsid w:val="00463F66"/>
    <w:rsid w:val="0046451E"/>
    <w:rsid w:val="00465C93"/>
    <w:rsid w:val="00467313"/>
    <w:rsid w:val="004718F1"/>
    <w:rsid w:val="0047225D"/>
    <w:rsid w:val="004756D0"/>
    <w:rsid w:val="004835A8"/>
    <w:rsid w:val="00495253"/>
    <w:rsid w:val="004A439A"/>
    <w:rsid w:val="004A4E2C"/>
    <w:rsid w:val="004A76A7"/>
    <w:rsid w:val="004B0364"/>
    <w:rsid w:val="004B120A"/>
    <w:rsid w:val="004C3C3F"/>
    <w:rsid w:val="004C4993"/>
    <w:rsid w:val="004E0F82"/>
    <w:rsid w:val="004E4C03"/>
    <w:rsid w:val="0050030C"/>
    <w:rsid w:val="00502FEB"/>
    <w:rsid w:val="0050569C"/>
    <w:rsid w:val="005078C6"/>
    <w:rsid w:val="0051143A"/>
    <w:rsid w:val="005122BD"/>
    <w:rsid w:val="005151D3"/>
    <w:rsid w:val="00520CFA"/>
    <w:rsid w:val="00525609"/>
    <w:rsid w:val="005346DF"/>
    <w:rsid w:val="005506DE"/>
    <w:rsid w:val="00551094"/>
    <w:rsid w:val="005521CC"/>
    <w:rsid w:val="00554A49"/>
    <w:rsid w:val="00566951"/>
    <w:rsid w:val="00567B9C"/>
    <w:rsid w:val="00576099"/>
    <w:rsid w:val="00591B62"/>
    <w:rsid w:val="00592242"/>
    <w:rsid w:val="00593210"/>
    <w:rsid w:val="00595A33"/>
    <w:rsid w:val="005B6EA0"/>
    <w:rsid w:val="005C23B0"/>
    <w:rsid w:val="005D34BC"/>
    <w:rsid w:val="005D6C2D"/>
    <w:rsid w:val="005E2283"/>
    <w:rsid w:val="0061152D"/>
    <w:rsid w:val="00613518"/>
    <w:rsid w:val="00617CA4"/>
    <w:rsid w:val="006342B1"/>
    <w:rsid w:val="00642B3A"/>
    <w:rsid w:val="00643AD3"/>
    <w:rsid w:val="00655F4B"/>
    <w:rsid w:val="00663212"/>
    <w:rsid w:val="006634EC"/>
    <w:rsid w:val="0066645C"/>
    <w:rsid w:val="006720B5"/>
    <w:rsid w:val="0067627E"/>
    <w:rsid w:val="0067695E"/>
    <w:rsid w:val="00676D6C"/>
    <w:rsid w:val="00682221"/>
    <w:rsid w:val="00682412"/>
    <w:rsid w:val="006824EB"/>
    <w:rsid w:val="006866B6"/>
    <w:rsid w:val="00694458"/>
    <w:rsid w:val="006963F3"/>
    <w:rsid w:val="006A0F3F"/>
    <w:rsid w:val="006A20A7"/>
    <w:rsid w:val="006B0C37"/>
    <w:rsid w:val="006B2146"/>
    <w:rsid w:val="006C0831"/>
    <w:rsid w:val="006C0ED5"/>
    <w:rsid w:val="006C1646"/>
    <w:rsid w:val="006C3CCB"/>
    <w:rsid w:val="006C5432"/>
    <w:rsid w:val="006C645E"/>
    <w:rsid w:val="006D121A"/>
    <w:rsid w:val="006D2E7E"/>
    <w:rsid w:val="006D5ED6"/>
    <w:rsid w:val="006D679D"/>
    <w:rsid w:val="006E0573"/>
    <w:rsid w:val="006E2743"/>
    <w:rsid w:val="006F2442"/>
    <w:rsid w:val="00704F83"/>
    <w:rsid w:val="00711A13"/>
    <w:rsid w:val="00722CBB"/>
    <w:rsid w:val="00724363"/>
    <w:rsid w:val="00725C39"/>
    <w:rsid w:val="0072603A"/>
    <w:rsid w:val="00726F6C"/>
    <w:rsid w:val="00733B77"/>
    <w:rsid w:val="0075221B"/>
    <w:rsid w:val="00760D3B"/>
    <w:rsid w:val="007627BF"/>
    <w:rsid w:val="00767A69"/>
    <w:rsid w:val="007748E6"/>
    <w:rsid w:val="00775624"/>
    <w:rsid w:val="00777312"/>
    <w:rsid w:val="00777E04"/>
    <w:rsid w:val="00780245"/>
    <w:rsid w:val="0078048F"/>
    <w:rsid w:val="00780E7E"/>
    <w:rsid w:val="0078464A"/>
    <w:rsid w:val="0079029E"/>
    <w:rsid w:val="00790307"/>
    <w:rsid w:val="00790BC4"/>
    <w:rsid w:val="00793F99"/>
    <w:rsid w:val="007A546B"/>
    <w:rsid w:val="007A5BC4"/>
    <w:rsid w:val="007A7784"/>
    <w:rsid w:val="007B00E7"/>
    <w:rsid w:val="007B3BC5"/>
    <w:rsid w:val="007B64E0"/>
    <w:rsid w:val="007C3FBB"/>
    <w:rsid w:val="007C517E"/>
    <w:rsid w:val="007C7716"/>
    <w:rsid w:val="007D39D9"/>
    <w:rsid w:val="007D6D87"/>
    <w:rsid w:val="007E3623"/>
    <w:rsid w:val="007E4143"/>
    <w:rsid w:val="007E7DC8"/>
    <w:rsid w:val="007E7F6A"/>
    <w:rsid w:val="00816EA3"/>
    <w:rsid w:val="008230F8"/>
    <w:rsid w:val="00824338"/>
    <w:rsid w:val="00830A55"/>
    <w:rsid w:val="00830A79"/>
    <w:rsid w:val="00837546"/>
    <w:rsid w:val="0084689F"/>
    <w:rsid w:val="00865F73"/>
    <w:rsid w:val="00873CE4"/>
    <w:rsid w:val="00874FAE"/>
    <w:rsid w:val="00877DC8"/>
    <w:rsid w:val="00887C16"/>
    <w:rsid w:val="008904B4"/>
    <w:rsid w:val="00895827"/>
    <w:rsid w:val="00895944"/>
    <w:rsid w:val="008971DE"/>
    <w:rsid w:val="008A0061"/>
    <w:rsid w:val="008A2BA8"/>
    <w:rsid w:val="008B09B7"/>
    <w:rsid w:val="008B322B"/>
    <w:rsid w:val="008D760B"/>
    <w:rsid w:val="008E0938"/>
    <w:rsid w:val="008E5BCC"/>
    <w:rsid w:val="008E779A"/>
    <w:rsid w:val="008E7DFF"/>
    <w:rsid w:val="008F7FED"/>
    <w:rsid w:val="00910A3C"/>
    <w:rsid w:val="00913333"/>
    <w:rsid w:val="00916C07"/>
    <w:rsid w:val="00920046"/>
    <w:rsid w:val="00920C4D"/>
    <w:rsid w:val="00924549"/>
    <w:rsid w:val="009269BF"/>
    <w:rsid w:val="00926A78"/>
    <w:rsid w:val="0093261B"/>
    <w:rsid w:val="009336CE"/>
    <w:rsid w:val="009400FD"/>
    <w:rsid w:val="009414DE"/>
    <w:rsid w:val="00947A3A"/>
    <w:rsid w:val="00947E3F"/>
    <w:rsid w:val="009615A0"/>
    <w:rsid w:val="009638B1"/>
    <w:rsid w:val="00964AA5"/>
    <w:rsid w:val="00975A1B"/>
    <w:rsid w:val="00980F69"/>
    <w:rsid w:val="00981A48"/>
    <w:rsid w:val="00984377"/>
    <w:rsid w:val="009920D6"/>
    <w:rsid w:val="00992AC4"/>
    <w:rsid w:val="0099363A"/>
    <w:rsid w:val="0099389B"/>
    <w:rsid w:val="009A0D0B"/>
    <w:rsid w:val="009A37DD"/>
    <w:rsid w:val="009B60C8"/>
    <w:rsid w:val="009B75FA"/>
    <w:rsid w:val="009C49A5"/>
    <w:rsid w:val="009C6363"/>
    <w:rsid w:val="009D52C2"/>
    <w:rsid w:val="009D61D5"/>
    <w:rsid w:val="009E0377"/>
    <w:rsid w:val="009E179B"/>
    <w:rsid w:val="009F6185"/>
    <w:rsid w:val="00A035FA"/>
    <w:rsid w:val="00A04688"/>
    <w:rsid w:val="00A12F65"/>
    <w:rsid w:val="00A17D3D"/>
    <w:rsid w:val="00A238B6"/>
    <w:rsid w:val="00A24BDF"/>
    <w:rsid w:val="00A33141"/>
    <w:rsid w:val="00A3355A"/>
    <w:rsid w:val="00A363B1"/>
    <w:rsid w:val="00A40FEB"/>
    <w:rsid w:val="00A42C44"/>
    <w:rsid w:val="00A44E08"/>
    <w:rsid w:val="00A458CF"/>
    <w:rsid w:val="00A54166"/>
    <w:rsid w:val="00A56250"/>
    <w:rsid w:val="00A63A18"/>
    <w:rsid w:val="00A70647"/>
    <w:rsid w:val="00A7080C"/>
    <w:rsid w:val="00A73558"/>
    <w:rsid w:val="00A744EF"/>
    <w:rsid w:val="00A75B93"/>
    <w:rsid w:val="00A84D08"/>
    <w:rsid w:val="00A904F5"/>
    <w:rsid w:val="00AA664A"/>
    <w:rsid w:val="00AA6F0F"/>
    <w:rsid w:val="00AA74EC"/>
    <w:rsid w:val="00AC37EA"/>
    <w:rsid w:val="00AD590D"/>
    <w:rsid w:val="00AD7672"/>
    <w:rsid w:val="00AF6940"/>
    <w:rsid w:val="00B00882"/>
    <w:rsid w:val="00B2478A"/>
    <w:rsid w:val="00B33EB6"/>
    <w:rsid w:val="00B364F5"/>
    <w:rsid w:val="00B40888"/>
    <w:rsid w:val="00B43BB2"/>
    <w:rsid w:val="00B53290"/>
    <w:rsid w:val="00B53A61"/>
    <w:rsid w:val="00B5475F"/>
    <w:rsid w:val="00B54766"/>
    <w:rsid w:val="00B575CE"/>
    <w:rsid w:val="00B666C3"/>
    <w:rsid w:val="00B66D07"/>
    <w:rsid w:val="00B66F1E"/>
    <w:rsid w:val="00B707AD"/>
    <w:rsid w:val="00B75F5A"/>
    <w:rsid w:val="00B77636"/>
    <w:rsid w:val="00B77F77"/>
    <w:rsid w:val="00B808E9"/>
    <w:rsid w:val="00B95EAD"/>
    <w:rsid w:val="00B968A0"/>
    <w:rsid w:val="00BB2F8A"/>
    <w:rsid w:val="00BC1A34"/>
    <w:rsid w:val="00BC3BDE"/>
    <w:rsid w:val="00BC3E24"/>
    <w:rsid w:val="00BC543F"/>
    <w:rsid w:val="00BD4CE3"/>
    <w:rsid w:val="00BE2853"/>
    <w:rsid w:val="00BE2D3B"/>
    <w:rsid w:val="00BE35BA"/>
    <w:rsid w:val="00BF2761"/>
    <w:rsid w:val="00BF5F2F"/>
    <w:rsid w:val="00C00800"/>
    <w:rsid w:val="00C110E6"/>
    <w:rsid w:val="00C13A33"/>
    <w:rsid w:val="00C151CE"/>
    <w:rsid w:val="00C22156"/>
    <w:rsid w:val="00C246CC"/>
    <w:rsid w:val="00C260BE"/>
    <w:rsid w:val="00C267AA"/>
    <w:rsid w:val="00C3204D"/>
    <w:rsid w:val="00C40CB7"/>
    <w:rsid w:val="00C418A0"/>
    <w:rsid w:val="00C427DA"/>
    <w:rsid w:val="00C4620E"/>
    <w:rsid w:val="00C47E02"/>
    <w:rsid w:val="00C54A7E"/>
    <w:rsid w:val="00C5655D"/>
    <w:rsid w:val="00C61AC6"/>
    <w:rsid w:val="00C6598C"/>
    <w:rsid w:val="00C72D26"/>
    <w:rsid w:val="00C76776"/>
    <w:rsid w:val="00C84D85"/>
    <w:rsid w:val="00C910F4"/>
    <w:rsid w:val="00C95B02"/>
    <w:rsid w:val="00CB7457"/>
    <w:rsid w:val="00CC0655"/>
    <w:rsid w:val="00CC1321"/>
    <w:rsid w:val="00CC1466"/>
    <w:rsid w:val="00CC64C3"/>
    <w:rsid w:val="00CE0B57"/>
    <w:rsid w:val="00CE6F8C"/>
    <w:rsid w:val="00CE7222"/>
    <w:rsid w:val="00D00C3B"/>
    <w:rsid w:val="00D010BE"/>
    <w:rsid w:val="00D11A75"/>
    <w:rsid w:val="00D140EA"/>
    <w:rsid w:val="00D21AE7"/>
    <w:rsid w:val="00D228BD"/>
    <w:rsid w:val="00D22DF9"/>
    <w:rsid w:val="00D258EB"/>
    <w:rsid w:val="00D43193"/>
    <w:rsid w:val="00D45E3C"/>
    <w:rsid w:val="00D46268"/>
    <w:rsid w:val="00D468F5"/>
    <w:rsid w:val="00D50E90"/>
    <w:rsid w:val="00D57CB0"/>
    <w:rsid w:val="00D60C8B"/>
    <w:rsid w:val="00D623D9"/>
    <w:rsid w:val="00D660D2"/>
    <w:rsid w:val="00D71759"/>
    <w:rsid w:val="00D74949"/>
    <w:rsid w:val="00D801BA"/>
    <w:rsid w:val="00D802B5"/>
    <w:rsid w:val="00D83E96"/>
    <w:rsid w:val="00D83FEA"/>
    <w:rsid w:val="00D916F4"/>
    <w:rsid w:val="00D95BE2"/>
    <w:rsid w:val="00DA3E73"/>
    <w:rsid w:val="00DA3FE6"/>
    <w:rsid w:val="00DB3283"/>
    <w:rsid w:val="00DC6E75"/>
    <w:rsid w:val="00DC796C"/>
    <w:rsid w:val="00DD1F4E"/>
    <w:rsid w:val="00DE3169"/>
    <w:rsid w:val="00DE7FCC"/>
    <w:rsid w:val="00DF0335"/>
    <w:rsid w:val="00DF1F0D"/>
    <w:rsid w:val="00DF2DE8"/>
    <w:rsid w:val="00E03564"/>
    <w:rsid w:val="00E1221A"/>
    <w:rsid w:val="00E20146"/>
    <w:rsid w:val="00E21141"/>
    <w:rsid w:val="00E333CD"/>
    <w:rsid w:val="00E4230D"/>
    <w:rsid w:val="00E60D4F"/>
    <w:rsid w:val="00E6212A"/>
    <w:rsid w:val="00E6238C"/>
    <w:rsid w:val="00E72BBB"/>
    <w:rsid w:val="00E739E5"/>
    <w:rsid w:val="00E73DAF"/>
    <w:rsid w:val="00E8056A"/>
    <w:rsid w:val="00E86592"/>
    <w:rsid w:val="00E90024"/>
    <w:rsid w:val="00E90D00"/>
    <w:rsid w:val="00E9147D"/>
    <w:rsid w:val="00E93EA5"/>
    <w:rsid w:val="00E953A5"/>
    <w:rsid w:val="00E96541"/>
    <w:rsid w:val="00EA1137"/>
    <w:rsid w:val="00EA1B91"/>
    <w:rsid w:val="00EA5468"/>
    <w:rsid w:val="00EA7D91"/>
    <w:rsid w:val="00EB6F5B"/>
    <w:rsid w:val="00EC572A"/>
    <w:rsid w:val="00EC7C16"/>
    <w:rsid w:val="00EC7E17"/>
    <w:rsid w:val="00ED0805"/>
    <w:rsid w:val="00ED6400"/>
    <w:rsid w:val="00EE3043"/>
    <w:rsid w:val="00EF4633"/>
    <w:rsid w:val="00EF5AEF"/>
    <w:rsid w:val="00EF68C8"/>
    <w:rsid w:val="00EF7DB1"/>
    <w:rsid w:val="00EF7ED6"/>
    <w:rsid w:val="00F04281"/>
    <w:rsid w:val="00F07AF8"/>
    <w:rsid w:val="00F115CD"/>
    <w:rsid w:val="00F11655"/>
    <w:rsid w:val="00F1459E"/>
    <w:rsid w:val="00F20D0F"/>
    <w:rsid w:val="00F229FA"/>
    <w:rsid w:val="00F253E2"/>
    <w:rsid w:val="00F2591A"/>
    <w:rsid w:val="00F40B91"/>
    <w:rsid w:val="00F46AE0"/>
    <w:rsid w:val="00F52A23"/>
    <w:rsid w:val="00F531BD"/>
    <w:rsid w:val="00F631E0"/>
    <w:rsid w:val="00F63D9F"/>
    <w:rsid w:val="00F7390A"/>
    <w:rsid w:val="00F77149"/>
    <w:rsid w:val="00F80880"/>
    <w:rsid w:val="00F80D8E"/>
    <w:rsid w:val="00F81DBD"/>
    <w:rsid w:val="00F91B56"/>
    <w:rsid w:val="00F9532E"/>
    <w:rsid w:val="00FA2C39"/>
    <w:rsid w:val="00FA2E6E"/>
    <w:rsid w:val="00FA4F70"/>
    <w:rsid w:val="00FA5EB8"/>
    <w:rsid w:val="00FB401F"/>
    <w:rsid w:val="00FB48D8"/>
    <w:rsid w:val="00FB4955"/>
    <w:rsid w:val="00FB6115"/>
    <w:rsid w:val="00FC688F"/>
    <w:rsid w:val="00FD1DF2"/>
    <w:rsid w:val="00FD3587"/>
    <w:rsid w:val="00FD6CB8"/>
    <w:rsid w:val="00FF1C84"/>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C5CC3B1"/>
  <w15:chartTrackingRefBased/>
  <w15:docId w15:val="{B43BE935-9B3B-4BE4-8710-9837CCD7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semiHidden/>
    <w:unhideWhenUsed/>
    <w:rsid w:val="00760D3B"/>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eighMcG83/Arduino-IoT-projectBabyMonitor/tree/main/research"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iotscoe.att.com/stories/ethics-in-the-world-of-the-internet-of-things/" TargetMode="External"/><Relationship Id="rId47" Type="http://schemas.openxmlformats.org/officeDocument/2006/relationships/image" Target="media/image31.png"/><Relationship Id="rId50" Type="http://schemas.openxmlformats.org/officeDocument/2006/relationships/hyperlink" Target="https://www.motherandbaby.co.uk/first-year/baby/sleep/white-noise-baby" TargetMode="External"/><Relationship Id="rId55" Type="http://schemas.openxmlformats.org/officeDocument/2006/relationships/hyperlink" Target="http://www.store.arduino.cc/digital/creat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google.com/document/d/1X5mCKldsCBvVHQidKqP2ac1tUgatLovcxw8Flll2gJQ/edit?ts=60310f9e" TargetMode="External"/><Relationship Id="rId20" Type="http://schemas.openxmlformats.org/officeDocument/2006/relationships/image" Target="media/image8.png"/><Relationship Id="rId29" Type="http://schemas.openxmlformats.org/officeDocument/2006/relationships/image" Target="media/image17.jpeg"/><Relationship Id="rId41" Type="http://schemas.openxmlformats.org/officeDocument/2006/relationships/hyperlink" Target="https://media.kasperskycontenthub.com/wp-content/uploads/sites/63/2015/11/21031739/Hacking-IoT-A-Case-Study-on-Baby-Monitor-Exposures-and-Vulnerabilities.pdf" TargetMode="External"/><Relationship Id="rId54" Type="http://schemas.openxmlformats.org/officeDocument/2006/relationships/hyperlink" Target="https://fritz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ello.com/b/WPP4Ebdd/iot-project"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iotforall.com/what-is-the-internet-of-things" TargetMode="External"/><Relationship Id="rId45" Type="http://schemas.openxmlformats.org/officeDocument/2006/relationships/image" Target="media/image29.png"/><Relationship Id="rId53" Type="http://schemas.openxmlformats.org/officeDocument/2006/relationships/hyperlink" Target="https://trello.com/" TargetMode="Externa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hyperlink" Target="https://www.sleepfoundation.org/baby-sleep/baby-sleep-cycle" TargetMode="External"/><Relationship Id="rId57" Type="http://schemas.openxmlformats.org/officeDocument/2006/relationships/hyperlink" Target="https://www.bonitasoft.com/" TargetMode="External"/><Relationship Id="rId61" Type="http://schemas.openxmlformats.org/officeDocument/2006/relationships/theme" Target="theme/theme1.xml"/><Relationship Id="rId10" Type="http://schemas.openxmlformats.org/officeDocument/2006/relationships/hyperlink" Target="https://github.com/LeighMcG83/Arduino-IoT-projectBabyMonitor"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oleObject" Target="embeddings/oleObject1.bin"/><Relationship Id="rId52" Type="http://schemas.openxmlformats.org/officeDocument/2006/relationships/hyperlink" Target="https://github.com/"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3.jpe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8.emf"/><Relationship Id="rId48" Type="http://schemas.openxmlformats.org/officeDocument/2006/relationships/hyperlink" Target="https://www.whattoexpect.com/first-year/newborn-sleep.aspx" TargetMode="External"/><Relationship Id="rId56" Type="http://schemas.openxmlformats.org/officeDocument/2006/relationships/hyperlink" Target="https://www.pushingbox.com/index.php" TargetMode="External"/><Relationship Id="rId8" Type="http://schemas.openxmlformats.org/officeDocument/2006/relationships/image" Target="media/image1.gif"/><Relationship Id="rId51" Type="http://schemas.openxmlformats.org/officeDocument/2006/relationships/hyperlink" Target="https://www.babysleepsite.com/baby-sleep-patterns/baby-sleep-patterns-birth-to-12-months/" TargetMode="External"/><Relationship Id="rId3" Type="http://schemas.openxmlformats.org/officeDocument/2006/relationships/styles" Target="styles.xml"/><Relationship Id="rId12" Type="http://schemas.openxmlformats.org/officeDocument/2006/relationships/hyperlink" Target="https://docs.google.com/forms/d/1SgEr8XRSmZtLHh8sDCJoe2gv4oWSCZ6ZpbeG1d4LPZE/edit%23response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0.png"/><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413</Words>
  <Characters>47955</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5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mcguinness</cp:lastModifiedBy>
  <cp:revision>2</cp:revision>
  <dcterms:created xsi:type="dcterms:W3CDTF">2021-03-23T19:06:00Z</dcterms:created>
  <dcterms:modified xsi:type="dcterms:W3CDTF">2021-03-23T19: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izen10f"/&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